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5042CD" w:rsidRDefault="00E97402">
      <w:pPr>
        <w:pStyle w:val="Text"/>
        <w:ind w:firstLine="0"/>
        <w:rPr>
          <w:sz w:val="18"/>
          <w:szCs w:val="18"/>
        </w:rPr>
      </w:pPr>
      <w:r w:rsidRPr="005042CD">
        <w:rPr>
          <w:rStyle w:val="FootnoteReference"/>
        </w:rPr>
        <w:footnoteReference w:customMarkFollows="1" w:id="1"/>
        <w:sym w:font="Symbol" w:char="F020"/>
      </w:r>
    </w:p>
    <w:p w14:paraId="1F068198" w14:textId="5AB91BF4" w:rsidR="00E97402" w:rsidRPr="005042CD" w:rsidRDefault="00FB7149">
      <w:pPr>
        <w:pStyle w:val="Title"/>
        <w:framePr w:wrap="notBeside"/>
      </w:pPr>
      <w:r w:rsidRPr="005042CD">
        <w:t>Comparison of Underlying Data Structures for Distributed Ledgers</w:t>
      </w:r>
    </w:p>
    <w:p w14:paraId="57A655BF" w14:textId="25D0D60A" w:rsidR="00E97402" w:rsidRPr="005042CD" w:rsidRDefault="00FB7149">
      <w:pPr>
        <w:pStyle w:val="Authors"/>
        <w:framePr w:wrap="notBeside"/>
      </w:pPr>
      <w:r w:rsidRPr="005042CD">
        <w:t>Sebasti</w:t>
      </w:r>
      <w:r w:rsidR="00387DE5" w:rsidRPr="005042CD">
        <w:t>a</w:t>
      </w:r>
      <w:r w:rsidRPr="005042CD">
        <w:t>n S</w:t>
      </w:r>
      <w:r w:rsidR="00387DE5" w:rsidRPr="005042CD">
        <w:t>a</w:t>
      </w:r>
      <w:r w:rsidRPr="005042CD">
        <w:t>nchez</w:t>
      </w:r>
      <w:r w:rsidR="00E97402" w:rsidRPr="005042CD">
        <w:t xml:space="preserve"> and </w:t>
      </w:r>
      <w:r w:rsidRPr="005042CD">
        <w:t>Nicol</w:t>
      </w:r>
      <w:r w:rsidR="00387DE5" w:rsidRPr="005042CD">
        <w:t>a</w:t>
      </w:r>
      <w:r w:rsidRPr="005042CD">
        <w:t>s Cardozo</w:t>
      </w:r>
    </w:p>
    <w:p w14:paraId="23345CB3" w14:textId="02CEC0D2" w:rsidR="00E97402" w:rsidRPr="005042CD" w:rsidRDefault="00E97402" w:rsidP="005551E5">
      <w:pPr>
        <w:pStyle w:val="Abstract"/>
      </w:pPr>
      <w:r w:rsidRPr="005042CD">
        <w:rPr>
          <w:i/>
          <w:iCs/>
        </w:rPr>
        <w:t>Abstract</w:t>
      </w:r>
      <w:r w:rsidRPr="005042CD">
        <w:t>—</w:t>
      </w:r>
      <w:r w:rsidR="00D5536F" w:rsidRPr="005042CD">
        <w:t xml:space="preserve"> </w:t>
      </w:r>
      <w:r w:rsidR="00FE21BC">
        <w:t>Cryptocurrencies, especially Bitcoin, have achieved notable financial and public recognition in the recent past</w:t>
      </w:r>
      <w:r w:rsidR="00B223E7">
        <w:t xml:space="preserve"> but they have had problems due to poor scaling. </w:t>
      </w:r>
      <w:r w:rsidR="009E1A22">
        <w:t>The issues are in clear sight of developers, with different answers to the challenges being proposed, avid discussion within the community, and coding of potential solutions. The issues have also prompted the proposal of different underlying data structures</w:t>
      </w:r>
      <w:r w:rsidR="00F5349B">
        <w:t xml:space="preserve"> for distributed ledgers</w:t>
      </w:r>
      <w:r w:rsidR="009E1A22">
        <w:t xml:space="preserve"> different from the blockchain. </w:t>
      </w:r>
      <w:r w:rsidR="00CE3C83" w:rsidRPr="005042CD">
        <w:t xml:space="preserve">The aim of this thesis </w:t>
      </w:r>
      <w:r w:rsidR="00CE3C83">
        <w:t>is</w:t>
      </w:r>
      <w:r w:rsidR="00CE3C83" w:rsidRPr="005042CD">
        <w:t xml:space="preserve"> to address the optimality of </w:t>
      </w:r>
      <w:r w:rsidR="00CE3C83">
        <w:t>these data structures,</w:t>
      </w:r>
      <w:r w:rsidR="00CE3C83" w:rsidRPr="005042CD">
        <w:t xml:space="preserve"> by determining if and how they guarantee the fundamental properties of blockchains and if they can respond to</w:t>
      </w:r>
      <w:r w:rsidR="00682FFE">
        <w:t xml:space="preserve"> some of</w:t>
      </w:r>
      <w:r w:rsidR="00CE3C83" w:rsidRPr="005042CD">
        <w:t xml:space="preserve"> the technical challenges identified for blockchains.</w:t>
      </w:r>
    </w:p>
    <w:p w14:paraId="2AD5107A" w14:textId="77777777" w:rsidR="00E97402" w:rsidRPr="005042CD" w:rsidRDefault="00E97402"/>
    <w:p w14:paraId="6F54A56C" w14:textId="7A8026C4" w:rsidR="00E97402" w:rsidRPr="005042CD" w:rsidRDefault="00E97402" w:rsidP="00036651">
      <w:pPr>
        <w:pStyle w:val="IndexTerms"/>
      </w:pPr>
      <w:bookmarkStart w:id="0" w:name="PointTmp"/>
      <w:r w:rsidRPr="005042CD">
        <w:rPr>
          <w:i/>
          <w:iCs/>
        </w:rPr>
        <w:t>Index Terms</w:t>
      </w:r>
      <w:r w:rsidRPr="005042CD">
        <w:t>—</w:t>
      </w:r>
      <w:r w:rsidR="00CC020A" w:rsidRPr="005042CD">
        <w:t xml:space="preserve"> </w:t>
      </w:r>
      <w:r w:rsidR="0046077D" w:rsidRPr="005042CD">
        <w:t>blockchain,</w:t>
      </w:r>
      <w:r w:rsidR="008D570E" w:rsidRPr="005042CD">
        <w:t xml:space="preserve"> block-lattice,</w:t>
      </w:r>
      <w:r w:rsidR="0046077D" w:rsidRPr="005042CD">
        <w:t xml:space="preserve"> data structure, distributed ledger, </w:t>
      </w:r>
      <w:r w:rsidR="008D570E" w:rsidRPr="005042CD">
        <w:t xml:space="preserve">tangle, </w:t>
      </w:r>
      <w:r w:rsidR="0046077D" w:rsidRPr="005042CD">
        <w:t>trade-off</w:t>
      </w:r>
    </w:p>
    <w:bookmarkEnd w:id="0"/>
    <w:p w14:paraId="1D5B113B" w14:textId="66D50A6B" w:rsidR="00E97402" w:rsidRPr="005042CD" w:rsidRDefault="002B717F" w:rsidP="00424F71">
      <w:pPr>
        <w:pStyle w:val="Heading1"/>
      </w:pPr>
      <w:r>
        <w:t>Context</w:t>
      </w:r>
    </w:p>
    <w:p w14:paraId="49B0B49D" w14:textId="7BFE8C47" w:rsidR="00E97402" w:rsidRPr="005042CD" w:rsidRDefault="00FB7149">
      <w:pPr>
        <w:pStyle w:val="Text"/>
        <w:keepNext/>
        <w:framePr w:dropCap="drop" w:lines="2" w:wrap="auto" w:vAnchor="text" w:hAnchor="text"/>
        <w:spacing w:line="480" w:lineRule="exact"/>
        <w:ind w:firstLine="0"/>
        <w:rPr>
          <w:smallCaps/>
          <w:position w:val="-3"/>
          <w:sz w:val="56"/>
          <w:szCs w:val="56"/>
        </w:rPr>
      </w:pPr>
      <w:r w:rsidRPr="005042CD">
        <w:rPr>
          <w:position w:val="-3"/>
          <w:sz w:val="56"/>
          <w:szCs w:val="56"/>
        </w:rPr>
        <w:t>B</w:t>
      </w:r>
    </w:p>
    <w:p w14:paraId="6C6679C8" w14:textId="3684E133" w:rsidR="00FB7149" w:rsidRPr="005042CD" w:rsidRDefault="00FB7149" w:rsidP="007C7F0A">
      <w:pPr>
        <w:pStyle w:val="Text"/>
        <w:ind w:firstLine="0"/>
      </w:pPr>
      <w:r w:rsidRPr="005042CD">
        <w:rPr>
          <w:smallCaps/>
        </w:rPr>
        <w:t>LOCKCHAIN</w:t>
      </w:r>
      <w:r w:rsidR="00E97402" w:rsidRPr="005042CD">
        <w:t xml:space="preserve"> </w:t>
      </w:r>
      <w:r w:rsidRPr="005042CD">
        <w:t>is the technology behind Bitcoin. This technology provides an append-only data store of transactions replicated between peers. A blockchain implements a distributed ledger, which can verify and store any kind of transactions. Many institutions around the world are exploring the applications of distributed ledgers in areas such as supply chain, electronic health records, voting, energy supply, ownership management, and protecting civil infrastructure</w:t>
      </w:r>
      <w:r w:rsidR="008F0D33" w:rsidRPr="005042CD">
        <w:t xml:space="preserve"> </w:t>
      </w:r>
      <w:r w:rsidR="008F0D33" w:rsidRPr="005042CD">
        <w:fldChar w:fldCharType="begin" w:fldLock="1"/>
      </w:r>
      <w:r w:rsidR="00244844" w:rsidRPr="005042CD">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8F0D33" w:rsidRPr="005042CD">
        <w:fldChar w:fldCharType="separate"/>
      </w:r>
      <w:r w:rsidR="008F0D33" w:rsidRPr="005042CD">
        <w:rPr>
          <w:noProof/>
        </w:rPr>
        <w:t>[1]</w:t>
      </w:r>
      <w:r w:rsidR="008F0D33" w:rsidRPr="005042CD">
        <w:fldChar w:fldCharType="end"/>
      </w:r>
      <w:r w:rsidRPr="005042CD">
        <w:t>.</w:t>
      </w:r>
    </w:p>
    <w:p w14:paraId="325AE565" w14:textId="0F18B7E5" w:rsidR="00FB7149" w:rsidRPr="005042CD" w:rsidRDefault="00FB7149" w:rsidP="00FB7149">
      <w:pPr>
        <w:pStyle w:val="Text"/>
      </w:pPr>
      <w:r w:rsidRPr="005042CD">
        <w:t>The distributed ledger industry is in its early stages of development</w:t>
      </w:r>
      <w:r w:rsidR="00C2793C">
        <w:t>.</w:t>
      </w:r>
      <w:r w:rsidRPr="005042CD">
        <w:t xml:space="preserve"> </w:t>
      </w:r>
      <w:r w:rsidR="00C2793C">
        <w:t>T</w:t>
      </w:r>
      <w:r w:rsidRPr="005042CD">
        <w:t>here are different kinds of limitations</w:t>
      </w:r>
      <w:r w:rsidR="00C2793C">
        <w:t xml:space="preserve"> already identified for blockchain as a solution for these systems.</w:t>
      </w:r>
      <w:r w:rsidRPr="005042CD">
        <w:t xml:space="preserve"> These limitations include those related to technical issues with the underlying </w:t>
      </w:r>
      <w:r w:rsidR="00C2793C">
        <w:t>algorithms and data structures used</w:t>
      </w:r>
      <w:r w:rsidRPr="005042CD">
        <w:t>, ongoing industry thefts and scandals, public perception, government regulation, and mainstream adoption of the technology.</w:t>
      </w:r>
    </w:p>
    <w:p w14:paraId="7918C49F" w14:textId="207D54A6" w:rsidR="00E97402" w:rsidRPr="005042CD" w:rsidRDefault="00FB7149" w:rsidP="008C350D">
      <w:pPr>
        <w:pStyle w:val="Text"/>
      </w:pPr>
      <w:r w:rsidRPr="005042CD">
        <w:t xml:space="preserve">The Bitcoin blockchain prompted a rise in the research of distributed ledger technology. Researchers around the world have proposed different data structures that can underlie these ledgers and which, they claim, can respond to some of blockchains potential limitations. The </w:t>
      </w:r>
      <w:r w:rsidR="00C2793C">
        <w:t>objective</w:t>
      </w:r>
      <w:r w:rsidRPr="005042CD">
        <w:t xml:space="preserve"> of this thesis it to </w:t>
      </w:r>
      <w:r w:rsidR="00056EC2" w:rsidRPr="005042CD">
        <w:t>determine</w:t>
      </w:r>
      <w:r w:rsidR="00557AE2">
        <w:t xml:space="preserve"> </w:t>
      </w:r>
      <w:r w:rsidR="00C2793C">
        <w:t xml:space="preserve">whether there exist viable alternatives to the blockchain, from the perspective </w:t>
      </w:r>
      <w:r w:rsidR="00924BF4">
        <w:t>of the underlying data structures used to build distributed ledgers</w:t>
      </w:r>
      <w:r w:rsidRPr="005042CD">
        <w:t>.</w:t>
      </w:r>
    </w:p>
    <w:p w14:paraId="463C123B" w14:textId="4A03A406" w:rsidR="008A3C23" w:rsidRPr="005042CD" w:rsidRDefault="002B717F" w:rsidP="001F4C5C">
      <w:pPr>
        <w:pStyle w:val="Heading1"/>
      </w:pPr>
      <w:r>
        <w:t>Research Problem</w:t>
      </w:r>
    </w:p>
    <w:p w14:paraId="21F620E1" w14:textId="138ED097" w:rsidR="004E49BE" w:rsidRPr="005042CD" w:rsidRDefault="004E49BE" w:rsidP="00D97BD1">
      <w:pPr>
        <w:ind w:firstLine="202"/>
        <w:jc w:val="both"/>
        <w:rPr>
          <w:lang w:eastAsia="ja-JP"/>
        </w:rPr>
      </w:pPr>
      <w:r w:rsidRPr="005042CD">
        <w:rPr>
          <w:lang w:eastAsia="ja-JP"/>
        </w:rPr>
        <w:t>With the recent increase in the popularity of bitcoin, blockchain has become a prime keyword in the computer science market. The blockchain has risen to become the most popular implementation of distributed ledgers</w:t>
      </w:r>
      <w:r w:rsidR="00344A38">
        <w:rPr>
          <w:lang w:eastAsia="ja-JP"/>
        </w:rPr>
        <w:t xml:space="preserve"> and distributed applications in general. Nonetheless, one of the reasons to use blockchain implementations in distributed systems is centered around the properties it offers in terms of security (in the broader and popular use of the term). Blockchain is designed around the concept of </w:t>
      </w:r>
      <w:r w:rsidR="00954347">
        <w:rPr>
          <w:lang w:eastAsia="ja-JP"/>
        </w:rPr>
        <w:t>trustless systems,</w:t>
      </w:r>
      <w:r w:rsidR="00344A38">
        <w:rPr>
          <w:lang w:eastAsia="ja-JP"/>
        </w:rPr>
        <w:t xml:space="preserve"> which can be of interest for some application domains. </w:t>
      </w:r>
      <w:r w:rsidR="00954347">
        <w:rPr>
          <w:lang w:eastAsia="ja-JP"/>
        </w:rPr>
        <w:t xml:space="preserve">However, </w:t>
      </w:r>
      <w:r w:rsidRPr="005042CD">
        <w:rPr>
          <w:lang w:eastAsia="ja-JP"/>
        </w:rPr>
        <w:t>implementations</w:t>
      </w:r>
      <w:r w:rsidR="00954347">
        <w:rPr>
          <w:lang w:eastAsia="ja-JP"/>
        </w:rPr>
        <w:t xml:space="preserve"> of distributed ledgers</w:t>
      </w:r>
      <w:r w:rsidRPr="005042CD">
        <w:rPr>
          <w:lang w:eastAsia="ja-JP"/>
        </w:rPr>
        <w:t xml:space="preserve"> that use different data structures have started to appear. This thesis will try to answer whether blockchain’s status is justified or if other implementations can replace the blockchain as the most popular implementation of distributed ledgers.</w:t>
      </w:r>
    </w:p>
    <w:p w14:paraId="306D2378" w14:textId="65F66D43" w:rsidR="00A04B6C" w:rsidRPr="005042CD" w:rsidRDefault="00A04B6C" w:rsidP="00A04B6C">
      <w:pPr>
        <w:ind w:firstLine="202"/>
        <w:jc w:val="both"/>
        <w:rPr>
          <w:lang w:eastAsia="ja-JP"/>
        </w:rPr>
      </w:pPr>
    </w:p>
    <w:p w14:paraId="39CA85CC" w14:textId="43EA2FB1" w:rsidR="00A04B6C" w:rsidRPr="005042CD" w:rsidRDefault="00A04B6C" w:rsidP="00A04B6C">
      <w:pPr>
        <w:pStyle w:val="Heading2"/>
        <w:rPr>
          <w:lang w:eastAsia="ja-JP"/>
        </w:rPr>
      </w:pPr>
      <w:r w:rsidRPr="005042CD">
        <w:rPr>
          <w:lang w:eastAsia="ja-JP"/>
        </w:rPr>
        <w:t>Fundamental Properties</w:t>
      </w:r>
    </w:p>
    <w:p w14:paraId="3130BF90" w14:textId="4B270281" w:rsidR="00A04B6C" w:rsidRPr="005042CD" w:rsidRDefault="00A04B6C" w:rsidP="004C4692">
      <w:pPr>
        <w:ind w:firstLine="202"/>
        <w:jc w:val="both"/>
        <w:rPr>
          <w:lang w:eastAsia="ja-JP"/>
        </w:rPr>
      </w:pPr>
      <w:r w:rsidRPr="005042CD">
        <w:rPr>
          <w:lang w:eastAsia="ja-JP"/>
        </w:rPr>
        <w:t>Satoshi Nakamoto created the Bitcoin blockchain as peer-to-peer network that could serve as a solution to double-spending; a problem that hindered the development of decentralized digital currency for decades</w:t>
      </w:r>
      <w:r w:rsidR="004933D4"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lang w:eastAsia="ja-JP"/>
        </w:rPr>
        <w:fldChar w:fldCharType="separate"/>
      </w:r>
      <w:r w:rsidRPr="005042CD">
        <w:rPr>
          <w:noProof/>
          <w:lang w:eastAsia="ja-JP"/>
        </w:rPr>
        <w:t>[2]</w:t>
      </w:r>
      <w:r w:rsidRPr="005042CD">
        <w:rPr>
          <w:lang w:eastAsia="ja-JP"/>
        </w:rPr>
        <w:fldChar w:fldCharType="end"/>
      </w:r>
      <w:r w:rsidRPr="005042CD">
        <w:rPr>
          <w:lang w:eastAsia="ja-JP"/>
        </w:rPr>
        <w:t>. In the Bitcoin whitepaper, Nakamoto explained,</w:t>
      </w:r>
    </w:p>
    <w:p w14:paraId="380CA335" w14:textId="77777777" w:rsidR="00A04B6C" w:rsidRPr="005042CD" w:rsidRDefault="00A04B6C" w:rsidP="00A04B6C">
      <w:pPr>
        <w:jc w:val="both"/>
        <w:rPr>
          <w:lang w:eastAsia="ja-JP"/>
        </w:rPr>
      </w:pPr>
    </w:p>
    <w:p w14:paraId="36296B76" w14:textId="7F4E0B85" w:rsidR="00A04B6C" w:rsidRPr="005042CD" w:rsidRDefault="00A04B6C" w:rsidP="00A04B6C">
      <w:pPr>
        <w:ind w:left="709" w:hanging="1"/>
        <w:jc w:val="both"/>
        <w:rPr>
          <w:lang w:eastAsia="ja-JP"/>
        </w:rPr>
      </w:pPr>
      <w:r w:rsidRPr="005042CD">
        <w:rPr>
          <w:lang w:eastAsia="ja-JP"/>
        </w:rPr>
        <w:t xml:space="preserve">“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w:t>
      </w:r>
      <w:r w:rsidRPr="005042CD">
        <w:rPr>
          <w:lang w:eastAsia="ja-JP"/>
        </w:rPr>
        <w:lastRenderedPageBreak/>
        <w:t>and rejoin the network at will, accepting the longest proof-of-work chain as proof of what happened while they were gone.”</w:t>
      </w:r>
      <w:r w:rsidR="007A4AF3"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2, p. 1]","plainTextFormattedCitation":"[2, p. 1]","previouslyFormattedCitation":"[2, p. 1]"},"properties":{"noteIndex":0},"schema":"https://github.com/citation-style-language/schema/raw/master/csl-citation.json"}</w:instrText>
      </w:r>
      <w:r w:rsidRPr="005042CD">
        <w:rPr>
          <w:lang w:eastAsia="ja-JP"/>
        </w:rPr>
        <w:fldChar w:fldCharType="separate"/>
      </w:r>
      <w:r w:rsidRPr="005042CD">
        <w:rPr>
          <w:noProof/>
          <w:lang w:eastAsia="ja-JP"/>
        </w:rPr>
        <w:t>[2, p. 1]</w:t>
      </w:r>
      <w:r w:rsidRPr="005042CD">
        <w:rPr>
          <w:lang w:eastAsia="ja-JP"/>
        </w:rPr>
        <w:fldChar w:fldCharType="end"/>
      </w:r>
    </w:p>
    <w:p w14:paraId="59041E57" w14:textId="77777777" w:rsidR="0053301C" w:rsidRPr="005042CD" w:rsidRDefault="0053301C" w:rsidP="00A04B6C">
      <w:pPr>
        <w:jc w:val="both"/>
        <w:rPr>
          <w:lang w:eastAsia="ja-JP"/>
        </w:rPr>
      </w:pPr>
    </w:p>
    <w:p w14:paraId="0A3469ED" w14:textId="125A83F3" w:rsidR="00A04B6C" w:rsidRPr="005042CD" w:rsidRDefault="00A04B6C" w:rsidP="00A04B6C">
      <w:pPr>
        <w:jc w:val="both"/>
        <w:rPr>
          <w:lang w:eastAsia="ja-JP"/>
        </w:rPr>
      </w:pPr>
      <w:r w:rsidRPr="005042CD">
        <w:rPr>
          <w:lang w:eastAsia="ja-JP"/>
        </w:rPr>
        <w:t xml:space="preserve">After carefully studying blockchain implementations, 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identified the fundamental properties supported by this family of technological solutions. </w:t>
      </w:r>
      <w:r w:rsidR="00954347">
        <w:rPr>
          <w:lang w:eastAsia="ja-JP"/>
        </w:rPr>
        <w:t>Any solution targeting the blockchain technology should guarantee the five properties below:</w:t>
      </w:r>
    </w:p>
    <w:p w14:paraId="67CC8D5B" w14:textId="2D57C509" w:rsidR="00156CAE" w:rsidRPr="005042CD" w:rsidRDefault="00156CAE" w:rsidP="00A04B6C">
      <w:pPr>
        <w:jc w:val="both"/>
        <w:rPr>
          <w:lang w:eastAsia="ja-JP"/>
        </w:rPr>
      </w:pPr>
    </w:p>
    <w:p w14:paraId="3C6FF5E3" w14:textId="77777777" w:rsidR="00156CAE" w:rsidRPr="005042CD" w:rsidRDefault="00156CAE" w:rsidP="00156CAE">
      <w:pPr>
        <w:pStyle w:val="Heading3"/>
        <w:rPr>
          <w:lang w:eastAsia="ja-JP"/>
        </w:rPr>
      </w:pPr>
      <w:bookmarkStart w:id="1" w:name="_Toc3892294"/>
      <w:r w:rsidRPr="005042CD">
        <w:rPr>
          <w:lang w:eastAsia="ja-JP"/>
        </w:rPr>
        <w:t>Immutability</w:t>
      </w:r>
      <w:bookmarkEnd w:id="1"/>
    </w:p>
    <w:p w14:paraId="2E38CA1A" w14:textId="79AA649B" w:rsidR="00156CAE" w:rsidRPr="005042CD" w:rsidRDefault="00156CAE" w:rsidP="004C4692">
      <w:pPr>
        <w:ind w:firstLine="202"/>
        <w:jc w:val="both"/>
        <w:rPr>
          <w:lang w:eastAsia="ja-JP"/>
        </w:rPr>
      </w:pPr>
      <w:r w:rsidRPr="005042CD">
        <w:rPr>
          <w:lang w:eastAsia="ja-JP"/>
        </w:rPr>
        <w:t>In the blockchain context, immutability refers to the fact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5042CD" w:rsidRDefault="00156CAE" w:rsidP="00156CAE">
      <w:pPr>
        <w:jc w:val="both"/>
        <w:rPr>
          <w:lang w:eastAsia="ja-JP"/>
        </w:rPr>
      </w:pPr>
    </w:p>
    <w:p w14:paraId="53AE099B" w14:textId="77777777" w:rsidR="00156CAE" w:rsidRPr="005042CD" w:rsidRDefault="00156CAE" w:rsidP="00156CAE">
      <w:pPr>
        <w:pStyle w:val="Heading3"/>
        <w:rPr>
          <w:lang w:eastAsia="ja-JP"/>
        </w:rPr>
      </w:pPr>
      <w:bookmarkStart w:id="2" w:name="_Toc3892295"/>
      <w:r w:rsidRPr="005042CD">
        <w:rPr>
          <w:lang w:eastAsia="ja-JP"/>
        </w:rPr>
        <w:t>Non-repudiation</w:t>
      </w:r>
      <w:bookmarkEnd w:id="2"/>
    </w:p>
    <w:p w14:paraId="56B3680F" w14:textId="464B6BB8" w:rsidR="00156CAE" w:rsidRPr="005042CD" w:rsidRDefault="00156CAE" w:rsidP="004C4692">
      <w:pPr>
        <w:ind w:firstLine="202"/>
        <w:jc w:val="both"/>
        <w:rPr>
          <w:lang w:eastAsia="ja-JP"/>
        </w:rPr>
      </w:pPr>
      <w:r w:rsidRPr="005042CD">
        <w:rPr>
          <w:lang w:eastAsia="ja-JP"/>
        </w:rPr>
        <w:t>Blockchain users sign the transactions they initiate with digital signatures, which means that they cannot dispute the authorship or validity of such a transaction.</w:t>
      </w:r>
    </w:p>
    <w:p w14:paraId="51C4BD99" w14:textId="77777777" w:rsidR="00156CAE" w:rsidRPr="005042CD" w:rsidRDefault="00156CAE" w:rsidP="00156CAE">
      <w:pPr>
        <w:jc w:val="both"/>
        <w:rPr>
          <w:lang w:eastAsia="ja-JP"/>
        </w:rPr>
      </w:pPr>
    </w:p>
    <w:p w14:paraId="3BABDEBE" w14:textId="77777777" w:rsidR="00156CAE" w:rsidRPr="005042CD" w:rsidRDefault="00156CAE" w:rsidP="00156CAE">
      <w:pPr>
        <w:pStyle w:val="Heading3"/>
        <w:rPr>
          <w:lang w:eastAsia="ja-JP"/>
        </w:rPr>
      </w:pPr>
      <w:bookmarkStart w:id="3" w:name="_Toc3892296"/>
      <w:r w:rsidRPr="005042CD">
        <w:rPr>
          <w:lang w:eastAsia="ja-JP"/>
        </w:rPr>
        <w:t>Integrity</w:t>
      </w:r>
      <w:bookmarkEnd w:id="3"/>
    </w:p>
    <w:p w14:paraId="4B8CE9F4" w14:textId="2D3F684F" w:rsidR="00156CAE" w:rsidRPr="005042CD" w:rsidRDefault="00156CAE" w:rsidP="004C4692">
      <w:pPr>
        <w:ind w:firstLine="202"/>
        <w:jc w:val="both"/>
        <w:rPr>
          <w:lang w:eastAsia="ja-JP"/>
        </w:rPr>
      </w:pPr>
      <w:r w:rsidRPr="005042CD">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5042CD" w:rsidRDefault="00156CAE" w:rsidP="00156CAE">
      <w:pPr>
        <w:jc w:val="both"/>
        <w:rPr>
          <w:lang w:eastAsia="ja-JP"/>
        </w:rPr>
      </w:pPr>
    </w:p>
    <w:p w14:paraId="77F801B1" w14:textId="22645D2F" w:rsidR="00156CAE" w:rsidRPr="005042CD" w:rsidRDefault="00156CAE" w:rsidP="00156CAE">
      <w:pPr>
        <w:pStyle w:val="Heading3"/>
        <w:rPr>
          <w:lang w:eastAsia="ja-JP"/>
        </w:rPr>
      </w:pPr>
      <w:bookmarkStart w:id="4" w:name="_Toc3892297"/>
      <w:r w:rsidRPr="005042CD">
        <w:rPr>
          <w:lang w:eastAsia="ja-JP"/>
        </w:rPr>
        <w:t>Transparency</w:t>
      </w:r>
      <w:bookmarkEnd w:id="4"/>
    </w:p>
    <w:p w14:paraId="0065CB28" w14:textId="08352110" w:rsidR="00156CAE" w:rsidRPr="005042CD" w:rsidRDefault="00156CAE" w:rsidP="004C4692">
      <w:pPr>
        <w:ind w:firstLine="202"/>
        <w:jc w:val="both"/>
        <w:rPr>
          <w:lang w:eastAsia="ja-JP"/>
        </w:rPr>
      </w:pPr>
      <w:r w:rsidRPr="005042CD">
        <w:rPr>
          <w:lang w:eastAsia="ja-JP"/>
        </w:rPr>
        <w:t>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existing to date.</w:t>
      </w:r>
    </w:p>
    <w:p w14:paraId="3C6494B9" w14:textId="77777777" w:rsidR="00156CAE" w:rsidRPr="005042CD" w:rsidRDefault="00156CAE" w:rsidP="00156CAE">
      <w:pPr>
        <w:jc w:val="both"/>
        <w:rPr>
          <w:lang w:eastAsia="ja-JP"/>
        </w:rPr>
      </w:pPr>
    </w:p>
    <w:p w14:paraId="5C2F67B7" w14:textId="77777777" w:rsidR="00156CAE" w:rsidRPr="005042CD" w:rsidRDefault="00156CAE" w:rsidP="00156CAE">
      <w:pPr>
        <w:pStyle w:val="Heading3"/>
        <w:rPr>
          <w:lang w:eastAsia="ja-JP"/>
        </w:rPr>
      </w:pPr>
      <w:bookmarkStart w:id="5" w:name="_Toc3892298"/>
      <w:r w:rsidRPr="005042CD">
        <w:rPr>
          <w:lang w:eastAsia="ja-JP"/>
        </w:rPr>
        <w:t>Equal Rights</w:t>
      </w:r>
      <w:bookmarkEnd w:id="5"/>
    </w:p>
    <w:p w14:paraId="21AABB70" w14:textId="58092D40" w:rsidR="00156CAE" w:rsidRPr="005042CD" w:rsidRDefault="00156CAE" w:rsidP="0080495E">
      <w:pPr>
        <w:ind w:firstLine="202"/>
        <w:jc w:val="both"/>
        <w:rPr>
          <w:lang w:eastAsia="ja-JP"/>
        </w:rPr>
      </w:pPr>
      <w:r w:rsidRPr="005042CD">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Pr="005042CD" w:rsidRDefault="00C912B0" w:rsidP="0080495E">
      <w:pPr>
        <w:ind w:firstLine="202"/>
        <w:jc w:val="both"/>
        <w:rPr>
          <w:lang w:eastAsia="ja-JP"/>
        </w:rPr>
      </w:pPr>
    </w:p>
    <w:p w14:paraId="6A39191C" w14:textId="77777777" w:rsidR="00C912B0" w:rsidRPr="005042CD" w:rsidRDefault="00C912B0" w:rsidP="00C912B0">
      <w:pPr>
        <w:ind w:firstLine="202"/>
        <w:jc w:val="both"/>
        <w:rPr>
          <w:lang w:eastAsia="ja-JP"/>
        </w:rPr>
      </w:pPr>
      <w:r w:rsidRPr="005042CD">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249E0D97" w14:textId="775921F6" w:rsidR="00C912B0" w:rsidRPr="005042CD" w:rsidRDefault="00C912B0" w:rsidP="0080495E">
      <w:pPr>
        <w:ind w:firstLine="202"/>
        <w:jc w:val="both"/>
        <w:rPr>
          <w:lang w:eastAsia="ja-JP"/>
        </w:rPr>
      </w:pPr>
    </w:p>
    <w:p w14:paraId="48F95F96" w14:textId="77777777" w:rsidR="00C912B0" w:rsidRPr="005042CD" w:rsidRDefault="00C912B0" w:rsidP="00C912B0">
      <w:pPr>
        <w:pStyle w:val="Heading2"/>
        <w:rPr>
          <w:lang w:eastAsia="ja-JP"/>
        </w:rPr>
      </w:pPr>
      <w:bookmarkStart w:id="6" w:name="_Toc3892299"/>
      <w:r w:rsidRPr="005042CD">
        <w:rPr>
          <w:lang w:eastAsia="ja-JP"/>
        </w:rPr>
        <w:t>Technical Challenges</w:t>
      </w:r>
      <w:bookmarkEnd w:id="6"/>
    </w:p>
    <w:p w14:paraId="21D4D2D6" w14:textId="77777777" w:rsidR="00C912B0" w:rsidRPr="005042CD" w:rsidRDefault="00C912B0" w:rsidP="00C912B0">
      <w:pPr>
        <w:ind w:firstLine="202"/>
        <w:jc w:val="both"/>
        <w:rPr>
          <w:lang w:eastAsia="ja-JP"/>
        </w:rPr>
      </w:pPr>
      <w:r w:rsidRPr="005042CD">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the solution with the biggest market value, while others are building new solutions that they claim could overcome these </w:t>
      </w:r>
      <w:r w:rsidRPr="005042CD">
        <w:rPr>
          <w:lang w:eastAsia="ja-JP"/>
        </w:rPr>
        <w:t xml:space="preserve">challenges and become the next steps in the evolution of this technology </w:t>
      </w:r>
      <w:r w:rsidRPr="005042CD">
        <w:rPr>
          <w:lang w:eastAsia="ja-JP"/>
        </w:rPr>
        <w:fldChar w:fldCharType="begin" w:fldLock="1"/>
      </w:r>
      <w:r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lang w:eastAsia="ja-JP"/>
        </w:rPr>
        <w:fldChar w:fldCharType="separate"/>
      </w:r>
      <w:r w:rsidRPr="005042CD">
        <w:rPr>
          <w:noProof/>
          <w:lang w:eastAsia="ja-JP"/>
        </w:rPr>
        <w:t>[4]</w:t>
      </w:r>
      <w:r w:rsidRPr="005042CD">
        <w:rPr>
          <w:lang w:eastAsia="ja-JP"/>
        </w:rPr>
        <w:fldChar w:fldCharType="end"/>
      </w:r>
      <w:r w:rsidRPr="005042CD">
        <w:rPr>
          <w:lang w:eastAsia="ja-JP"/>
        </w:rPr>
        <w:t xml:space="preserve">,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w:t>
      </w:r>
    </w:p>
    <w:p w14:paraId="7CA9314F" w14:textId="5F66FF5A" w:rsidR="00C912B0" w:rsidRPr="005042CD" w:rsidRDefault="00954347" w:rsidP="00C912B0">
      <w:pPr>
        <w:ind w:firstLine="202"/>
        <w:jc w:val="both"/>
        <w:rPr>
          <w:lang w:eastAsia="ja-JP"/>
        </w:rPr>
      </w:pPr>
      <w:r>
        <w:rPr>
          <w:lang w:eastAsia="ja-JP"/>
        </w:rPr>
        <w:t xml:space="preserve">Melanie </w:t>
      </w:r>
      <w:r w:rsidR="00C912B0" w:rsidRPr="005042CD">
        <w:rPr>
          <w:lang w:eastAsia="ja-JP"/>
        </w:rPr>
        <w:t>Swan</w:t>
      </w:r>
      <w:r>
        <w:rPr>
          <w:lang w:eastAsia="ja-JP"/>
        </w:rPr>
        <w:t xml:space="preserve">, </w:t>
      </w:r>
      <w:r w:rsidR="0025416C">
        <w:rPr>
          <w:lang w:eastAsia="ja-JP"/>
        </w:rPr>
        <w:t xml:space="preserve">Founder of the Institute for Blockchain Studies and </w:t>
      </w:r>
      <w:r>
        <w:rPr>
          <w:lang w:eastAsia="ja-JP"/>
        </w:rPr>
        <w:t xml:space="preserve">author of the foremost reference regarding blockchain: </w:t>
      </w:r>
      <w:r w:rsidRPr="00954347">
        <w:rPr>
          <w:i/>
          <w:lang w:eastAsia="ja-JP"/>
        </w:rPr>
        <w:t xml:space="preserve">Blockchain: </w:t>
      </w:r>
      <w:r>
        <w:rPr>
          <w:i/>
          <w:lang w:eastAsia="ja-JP"/>
        </w:rPr>
        <w:t>B</w:t>
      </w:r>
      <w:r w:rsidRPr="00954347">
        <w:rPr>
          <w:i/>
          <w:lang w:eastAsia="ja-JP"/>
        </w:rPr>
        <w:t xml:space="preserve">lueprint for a </w:t>
      </w:r>
      <w:r>
        <w:rPr>
          <w:i/>
          <w:lang w:eastAsia="ja-JP"/>
        </w:rPr>
        <w:t>N</w:t>
      </w:r>
      <w:r w:rsidRPr="00954347">
        <w:rPr>
          <w:i/>
          <w:lang w:eastAsia="ja-JP"/>
        </w:rPr>
        <w:t xml:space="preserve">ew </w:t>
      </w:r>
      <w:r>
        <w:rPr>
          <w:i/>
          <w:lang w:eastAsia="ja-JP"/>
        </w:rPr>
        <w:t>E</w:t>
      </w:r>
      <w:r w:rsidRPr="00954347">
        <w:rPr>
          <w:i/>
          <w:lang w:eastAsia="ja-JP"/>
        </w:rPr>
        <w:t>conomy</w:t>
      </w:r>
      <w:r>
        <w:rPr>
          <w:lang w:eastAsia="ja-JP"/>
        </w:rPr>
        <w:t xml:space="preserve"> </w:t>
      </w:r>
      <w:r w:rsidR="00C912B0" w:rsidRPr="005042CD">
        <w:rPr>
          <w:lang w:eastAsia="ja-JP"/>
        </w:rPr>
        <w:t xml:space="preserve"> </w:t>
      </w:r>
      <w:r w:rsidR="00C912B0" w:rsidRPr="005042CD">
        <w:rPr>
          <w:lang w:eastAsia="ja-JP"/>
        </w:rPr>
        <w:fldChar w:fldCharType="begin" w:fldLock="1"/>
      </w:r>
      <w:r w:rsidR="00C912B0" w:rsidRPr="005042CD">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6]","plainTextFormattedCitation":"[6]","previouslyFormattedCitation":"[6]"},"properties":{"noteIndex":0},"schema":"https://github.com/citation-style-language/schema/raw/master/csl-citation.json"}</w:instrText>
      </w:r>
      <w:r w:rsidR="00C912B0" w:rsidRPr="005042CD">
        <w:rPr>
          <w:lang w:eastAsia="ja-JP"/>
        </w:rPr>
        <w:fldChar w:fldCharType="separate"/>
      </w:r>
      <w:r w:rsidR="00C912B0" w:rsidRPr="005042CD">
        <w:rPr>
          <w:noProof/>
          <w:lang w:eastAsia="ja-JP"/>
        </w:rPr>
        <w:t>[6]</w:t>
      </w:r>
      <w:r w:rsidR="00C912B0" w:rsidRPr="005042CD">
        <w:rPr>
          <w:lang w:eastAsia="ja-JP"/>
        </w:rPr>
        <w:fldChar w:fldCharType="end"/>
      </w:r>
      <w:r w:rsidR="00C912B0" w:rsidRPr="005042CD">
        <w:rPr>
          <w:lang w:eastAsia="ja-JP"/>
        </w:rPr>
        <w:t xml:space="preserve"> identifies a number of technical challenges related to the blockchain. These are explained below.</w:t>
      </w:r>
    </w:p>
    <w:p w14:paraId="5F5F6922" w14:textId="77777777" w:rsidR="00C912B0" w:rsidRPr="005042CD" w:rsidRDefault="00C912B0" w:rsidP="00C912B0">
      <w:pPr>
        <w:ind w:firstLine="202"/>
        <w:jc w:val="both"/>
        <w:rPr>
          <w:lang w:eastAsia="ja-JP"/>
        </w:rPr>
      </w:pPr>
    </w:p>
    <w:p w14:paraId="4EC86B8D" w14:textId="77777777" w:rsidR="00C912B0" w:rsidRPr="005042CD" w:rsidRDefault="00C912B0" w:rsidP="00C912B0">
      <w:pPr>
        <w:pStyle w:val="Heading3"/>
      </w:pPr>
      <w:bookmarkStart w:id="7" w:name="_Toc3892300"/>
      <w:r w:rsidRPr="005042CD">
        <w:t>Throughput</w:t>
      </w:r>
      <w:bookmarkEnd w:id="7"/>
    </w:p>
    <w:p w14:paraId="79D2ED17" w14:textId="5322F5E1" w:rsidR="00C912B0" w:rsidRPr="005042CD" w:rsidRDefault="00C912B0" w:rsidP="00C912B0">
      <w:pPr>
        <w:ind w:firstLine="202"/>
        <w:jc w:val="both"/>
        <w:rPr>
          <w:lang w:eastAsia="ja-JP"/>
        </w:rPr>
      </w:pPr>
      <w:r w:rsidRPr="005042CD">
        <w:rPr>
          <w:lang w:eastAsia="ja-JP"/>
        </w:rPr>
        <w:t>Throughput is an issue for the Bitcoin network. This network is processing only one transaction per second (tps) and has a theoretical maximum of 7 tps. Other transaction processing networks have much higher throughputs such as Visa, which supports 2,000 tps, Twitter, which supports 5,000 tps, and advertising networks, which support more than 100,000 tps.</w:t>
      </w:r>
      <w:r w:rsidR="00EA7511">
        <w:rPr>
          <w:lang w:eastAsia="ja-JP"/>
        </w:rPr>
        <w:t xml:space="preserve"> To be ready for pervasive use, distributed ledgers would </w:t>
      </w:r>
      <w:r w:rsidR="00EC5ABC">
        <w:rPr>
          <w:lang w:eastAsia="ja-JP"/>
        </w:rPr>
        <w:t>need</w:t>
      </w:r>
      <w:r w:rsidR="00EA7511">
        <w:rPr>
          <w:lang w:eastAsia="ja-JP"/>
        </w:rPr>
        <w:t xml:space="preserve"> to be able to process more transactions per second.</w:t>
      </w:r>
    </w:p>
    <w:p w14:paraId="47911AD4" w14:textId="77777777" w:rsidR="00C912B0" w:rsidRPr="005042CD" w:rsidRDefault="00C912B0" w:rsidP="00C912B0">
      <w:pPr>
        <w:rPr>
          <w:lang w:eastAsia="ja-JP"/>
        </w:rPr>
      </w:pPr>
    </w:p>
    <w:p w14:paraId="2BDE88A3" w14:textId="77777777" w:rsidR="00C912B0" w:rsidRPr="005042CD" w:rsidRDefault="00C912B0" w:rsidP="00C912B0">
      <w:pPr>
        <w:pStyle w:val="Heading3"/>
      </w:pPr>
      <w:bookmarkStart w:id="8" w:name="_Toc3892301"/>
      <w:r w:rsidRPr="005042CD">
        <w:t>Latency</w:t>
      </w:r>
      <w:bookmarkEnd w:id="8"/>
    </w:p>
    <w:p w14:paraId="132CA3AB" w14:textId="7212C956" w:rsidR="00C912B0" w:rsidRDefault="00C912B0" w:rsidP="00C912B0">
      <w:pPr>
        <w:ind w:firstLine="202"/>
        <w:jc w:val="both"/>
        <w:rPr>
          <w:lang w:eastAsia="ja-JP"/>
        </w:rPr>
      </w:pPr>
      <w:r w:rsidRPr="005042CD">
        <w:rPr>
          <w:lang w:eastAsia="ja-JP"/>
        </w:rPr>
        <w:t>Latency is an issue for the Bitcoin network. Each Bitcoin transaction block takes 10 minutes to process, meaning it takes at least 10 minutes for a transaction to be confirmed. To have enough security, one has to wait even more time</w:t>
      </w:r>
      <w:r w:rsidR="00721EB6">
        <w:rPr>
          <w:lang w:eastAsia="ja-JP"/>
        </w:rPr>
        <w:t>. It takes</w:t>
      </w:r>
      <w:r w:rsidRPr="005042CD">
        <w:rPr>
          <w:lang w:eastAsia="ja-JP"/>
        </w:rPr>
        <w:t xml:space="preserve"> around one hour (10-minute block interval with 6-block confirmation) on Bitcoin and around 3 minutes (14-second block interval with 12-block confirmation) on Ethereum</w:t>
      </w:r>
      <w:r w:rsidR="00721EB6">
        <w:rPr>
          <w:lang w:eastAsia="ja-JP"/>
        </w:rPr>
        <w:t xml:space="preserve"> for a transaction to be safely completed</w:t>
      </w:r>
      <w:r w:rsidRPr="005042CD">
        <w:rPr>
          <w:lang w:eastAsia="ja-JP"/>
        </w:rPr>
        <w:t>. As a comparison metric, VISA takes seconds at most to process a transaction.</w:t>
      </w:r>
      <w:r w:rsidR="00EA7511">
        <w:rPr>
          <w:lang w:eastAsia="ja-JP"/>
        </w:rPr>
        <w:t xml:space="preserve"> Therefore, latency is also an issue that needs to be solved if this technology is to compete with payment methods currently in use.</w:t>
      </w:r>
    </w:p>
    <w:p w14:paraId="66FACD4C" w14:textId="3EA2D8FE" w:rsidR="000D0CFC" w:rsidRDefault="000D0CFC" w:rsidP="00C912B0">
      <w:pPr>
        <w:ind w:firstLine="202"/>
        <w:jc w:val="both"/>
        <w:rPr>
          <w:lang w:eastAsia="ja-JP"/>
        </w:rPr>
      </w:pPr>
    </w:p>
    <w:p w14:paraId="2B3BCF6A" w14:textId="55499A0A" w:rsidR="000D0CFC" w:rsidRDefault="000D0CFC" w:rsidP="000D0CFC">
      <w:pPr>
        <w:pStyle w:val="Heading2"/>
        <w:rPr>
          <w:lang w:eastAsia="ja-JP"/>
        </w:rPr>
      </w:pPr>
      <w:r>
        <w:rPr>
          <w:lang w:eastAsia="ja-JP"/>
        </w:rPr>
        <w:t>Justification</w:t>
      </w:r>
    </w:p>
    <w:p w14:paraId="3E0DD6A0" w14:textId="40F95E80" w:rsidR="000D0CFC" w:rsidRPr="000D0CFC" w:rsidRDefault="000D0CFC" w:rsidP="00C0761D">
      <w:pPr>
        <w:ind w:firstLine="202"/>
        <w:jc w:val="both"/>
        <w:rPr>
          <w:lang w:eastAsia="ja-JP"/>
        </w:rPr>
      </w:pPr>
      <w:r>
        <w:rPr>
          <w:lang w:eastAsia="ja-JP"/>
        </w:rPr>
        <w:t>Taking into account the fundamental properties of</w:t>
      </w:r>
      <w:r w:rsidR="00C0761D">
        <w:rPr>
          <w:lang w:eastAsia="ja-JP"/>
        </w:rPr>
        <w:t xml:space="preserve"> </w:t>
      </w:r>
      <w:r>
        <w:rPr>
          <w:lang w:eastAsia="ja-JP"/>
        </w:rPr>
        <w:t xml:space="preserve">blockchain technology and </w:t>
      </w:r>
      <w:r w:rsidR="00C0761D">
        <w:rPr>
          <w:lang w:eastAsia="ja-JP"/>
        </w:rPr>
        <w:t>two of its</w:t>
      </w:r>
      <w:r>
        <w:rPr>
          <w:lang w:eastAsia="ja-JP"/>
        </w:rPr>
        <w:t xml:space="preserve"> technical challenges</w:t>
      </w:r>
      <w:r w:rsidR="00C0761D">
        <w:rPr>
          <w:lang w:eastAsia="ja-JP"/>
        </w:rPr>
        <w:t>,</w:t>
      </w:r>
      <w:r>
        <w:rPr>
          <w:lang w:eastAsia="ja-JP"/>
        </w:rPr>
        <w:t xml:space="preserve"> we state that the implementation of</w:t>
      </w:r>
      <w:r w:rsidR="00C0761D">
        <w:rPr>
          <w:lang w:eastAsia="ja-JP"/>
        </w:rPr>
        <w:t xml:space="preserve"> distributed ledgers by making use of</w:t>
      </w:r>
      <w:r>
        <w:rPr>
          <w:lang w:eastAsia="ja-JP"/>
        </w:rPr>
        <w:t xml:space="preserve"> </w:t>
      </w:r>
      <w:r w:rsidR="00C0761D">
        <w:rPr>
          <w:lang w:eastAsia="ja-JP"/>
        </w:rPr>
        <w:t xml:space="preserve">a </w:t>
      </w:r>
      <w:r>
        <w:rPr>
          <w:lang w:eastAsia="ja-JP"/>
        </w:rPr>
        <w:t xml:space="preserve">blockchain </w:t>
      </w:r>
      <w:r w:rsidR="00C0761D">
        <w:rPr>
          <w:lang w:eastAsia="ja-JP"/>
        </w:rPr>
        <w:t>is</w:t>
      </w:r>
      <w:r>
        <w:rPr>
          <w:lang w:eastAsia="ja-JP"/>
        </w:rPr>
        <w:t xml:space="preserve"> insufficient. In order to truly realize a </w:t>
      </w:r>
      <w:r w:rsidR="00C0761D">
        <w:rPr>
          <w:lang w:eastAsia="ja-JP"/>
        </w:rPr>
        <w:t>distributed ledger</w:t>
      </w:r>
      <w:r>
        <w:rPr>
          <w:lang w:eastAsia="ja-JP"/>
        </w:rPr>
        <w:t>, new data structures and algorithms need to be designed.</w:t>
      </w:r>
      <w:r w:rsidR="00C0761D">
        <w:rPr>
          <w:lang w:eastAsia="ja-JP"/>
        </w:rPr>
        <w:t xml:space="preserve"> </w:t>
      </w:r>
      <w:r>
        <w:rPr>
          <w:lang w:eastAsia="ja-JP"/>
        </w:rPr>
        <w:t xml:space="preserve">Hereinafter, we present an evaluation of different alternatives for the implementation of </w:t>
      </w:r>
      <w:r w:rsidR="00C0761D">
        <w:rPr>
          <w:lang w:eastAsia="ja-JP"/>
        </w:rPr>
        <w:t>distributed ledgers</w:t>
      </w:r>
      <w:r>
        <w:rPr>
          <w:lang w:eastAsia="ja-JP"/>
        </w:rPr>
        <w:t xml:space="preserve"> from the perspective of the underlying data structure used to manage </w:t>
      </w:r>
      <w:r w:rsidR="00C0761D">
        <w:rPr>
          <w:lang w:eastAsia="ja-JP"/>
        </w:rPr>
        <w:t>them</w:t>
      </w:r>
      <w:r>
        <w:rPr>
          <w:lang w:eastAsia="ja-JP"/>
        </w:rPr>
        <w:t xml:space="preserve">.   </w:t>
      </w:r>
    </w:p>
    <w:p w14:paraId="4E5BCB12" w14:textId="77777777" w:rsidR="00233057" w:rsidRPr="005042CD" w:rsidRDefault="00233057" w:rsidP="00A63990">
      <w:pPr>
        <w:jc w:val="both"/>
        <w:rPr>
          <w:lang w:eastAsia="ja-JP"/>
        </w:rPr>
      </w:pPr>
    </w:p>
    <w:p w14:paraId="02CBFA04" w14:textId="4FBC875B" w:rsidR="00233057" w:rsidRPr="005042CD" w:rsidRDefault="00233057" w:rsidP="00233057">
      <w:pPr>
        <w:ind w:firstLine="202"/>
        <w:jc w:val="both"/>
        <w:rPr>
          <w:lang w:eastAsia="ja-JP"/>
        </w:rPr>
      </w:pPr>
      <w:r w:rsidRPr="005042CD">
        <w:rPr>
          <w:lang w:eastAsia="ja-JP"/>
        </w:rPr>
        <w:t xml:space="preserve">Taking into account </w:t>
      </w:r>
      <w:r w:rsidR="00C0761D">
        <w:rPr>
          <w:lang w:eastAsia="ja-JP"/>
        </w:rPr>
        <w:t>the</w:t>
      </w:r>
      <w:r w:rsidRPr="005042CD">
        <w:rPr>
          <w:lang w:eastAsia="ja-JP"/>
        </w:rPr>
        <w:t xml:space="preserve"> technical challenges, different data structures have been proposed to replace</w:t>
      </w:r>
      <w:r w:rsidR="00C0761D">
        <w:rPr>
          <w:lang w:eastAsia="ja-JP"/>
        </w:rPr>
        <w:t xml:space="preserve"> the</w:t>
      </w:r>
      <w:r w:rsidRPr="005042CD">
        <w:rPr>
          <w:lang w:eastAsia="ja-JP"/>
        </w:rPr>
        <w:t xml:space="preserve"> blockchain as the data structure used to implement distributed ledgers. The problem we address with this thesis is that of the </w:t>
      </w:r>
      <w:r w:rsidR="00C0761D">
        <w:rPr>
          <w:lang w:eastAsia="ja-JP"/>
        </w:rPr>
        <w:t>advantages and disadvantages</w:t>
      </w:r>
      <w:r w:rsidRPr="005042CD">
        <w:rPr>
          <w:lang w:eastAsia="ja-JP"/>
        </w:rPr>
        <w:t xml:space="preserve"> of the underlying data structures used to implement distributed ledgers. We study different data structures to determine how they compare in terms of the degree to which (1) they guarantee the fundamental properties of blockchains, and (2) they respond to</w:t>
      </w:r>
      <w:r w:rsidR="00A8287C">
        <w:rPr>
          <w:lang w:eastAsia="ja-JP"/>
        </w:rPr>
        <w:t xml:space="preserve"> some of</w:t>
      </w:r>
      <w:r w:rsidRPr="005042CD">
        <w:rPr>
          <w:lang w:eastAsia="ja-JP"/>
        </w:rPr>
        <w:t xml:space="preserve"> the technical challenges that have been identified for this technology.</w:t>
      </w:r>
    </w:p>
    <w:p w14:paraId="683C9E78" w14:textId="77777777" w:rsidR="00233057" w:rsidRPr="005042CD" w:rsidRDefault="00233057" w:rsidP="00233057">
      <w:pPr>
        <w:ind w:firstLine="202"/>
        <w:jc w:val="both"/>
        <w:rPr>
          <w:lang w:eastAsia="ja-JP"/>
        </w:rPr>
      </w:pPr>
      <w:r w:rsidRPr="005042CD">
        <w:rPr>
          <w:lang w:eastAsia="ja-JP"/>
        </w:rPr>
        <w:t>In particular, to address this problem we will follow these four steps:</w:t>
      </w:r>
    </w:p>
    <w:p w14:paraId="789854C1" w14:textId="39053C8A" w:rsidR="00233057" w:rsidRPr="005042CD" w:rsidRDefault="00233057" w:rsidP="009777AA">
      <w:pPr>
        <w:numPr>
          <w:ilvl w:val="0"/>
          <w:numId w:val="4"/>
        </w:numPr>
        <w:jc w:val="both"/>
        <w:rPr>
          <w:lang w:eastAsia="ja-JP"/>
        </w:rPr>
      </w:pPr>
      <w:r w:rsidRPr="005042CD">
        <w:rPr>
          <w:lang w:eastAsia="ja-JP"/>
        </w:rPr>
        <w:t xml:space="preserve">Implement distributed data structures in a way that allows for comparison in terms of the </w:t>
      </w:r>
      <w:r w:rsidR="00A13A5C">
        <w:rPr>
          <w:lang w:eastAsia="ja-JP"/>
        </w:rPr>
        <w:t>two</w:t>
      </w:r>
      <w:r w:rsidRPr="005042CD">
        <w:rPr>
          <w:lang w:eastAsia="ja-JP"/>
        </w:rPr>
        <w:t xml:space="preserve"> technical challenges identified for this technology.</w:t>
      </w:r>
    </w:p>
    <w:p w14:paraId="06F8774A" w14:textId="77777777" w:rsidR="00233057" w:rsidRPr="005042CD" w:rsidRDefault="00233057" w:rsidP="009777AA">
      <w:pPr>
        <w:numPr>
          <w:ilvl w:val="0"/>
          <w:numId w:val="4"/>
        </w:numPr>
        <w:jc w:val="both"/>
        <w:rPr>
          <w:lang w:eastAsia="ja-JP"/>
        </w:rPr>
      </w:pPr>
      <w:r w:rsidRPr="005042CD">
        <w:rPr>
          <w:lang w:eastAsia="ja-JP"/>
        </w:rPr>
        <w:lastRenderedPageBreak/>
        <w:t>Qualitatively evaluate and compare the data structures in terms of the five fundamental properties of blockchains.</w:t>
      </w:r>
    </w:p>
    <w:p w14:paraId="0504F913" w14:textId="1F4078F5" w:rsidR="00233057" w:rsidRPr="005042CD" w:rsidRDefault="00233057" w:rsidP="009777AA">
      <w:pPr>
        <w:numPr>
          <w:ilvl w:val="0"/>
          <w:numId w:val="4"/>
        </w:numPr>
        <w:jc w:val="both"/>
        <w:rPr>
          <w:lang w:eastAsia="ja-JP"/>
        </w:rPr>
      </w:pPr>
      <w:r w:rsidRPr="005042CD">
        <w:rPr>
          <w:lang w:eastAsia="ja-JP"/>
        </w:rPr>
        <w:t xml:space="preserve">Quantitatively evaluate and compare the data structures in terms of the </w:t>
      </w:r>
      <w:r w:rsidR="00A13A5C">
        <w:rPr>
          <w:lang w:eastAsia="ja-JP"/>
        </w:rPr>
        <w:t>two</w:t>
      </w:r>
      <w:r w:rsidRPr="005042CD">
        <w:rPr>
          <w:lang w:eastAsia="ja-JP"/>
        </w:rPr>
        <w:t xml:space="preserve"> technical challenges.</w:t>
      </w:r>
    </w:p>
    <w:p w14:paraId="3117BA9F" w14:textId="0D963939" w:rsidR="00233057" w:rsidRPr="005042CD" w:rsidRDefault="00233057" w:rsidP="009777AA">
      <w:pPr>
        <w:numPr>
          <w:ilvl w:val="0"/>
          <w:numId w:val="4"/>
        </w:numPr>
        <w:jc w:val="both"/>
        <w:rPr>
          <w:lang w:eastAsia="ja-JP"/>
        </w:rPr>
      </w:pPr>
      <w:r w:rsidRPr="005042CD">
        <w:rPr>
          <w:lang w:eastAsia="ja-JP"/>
        </w:rPr>
        <w:t xml:space="preserve">Classify the different data structures according to their impact </w:t>
      </w:r>
      <w:r w:rsidR="00056EC2" w:rsidRPr="005042CD">
        <w:rPr>
          <w:lang w:eastAsia="ja-JP"/>
        </w:rPr>
        <w:t>on</w:t>
      </w:r>
      <w:r w:rsidRPr="005042CD">
        <w:rPr>
          <w:lang w:eastAsia="ja-JP"/>
        </w:rPr>
        <w:t xml:space="preserve"> the </w:t>
      </w:r>
      <w:r w:rsidR="00A13A5C">
        <w:rPr>
          <w:lang w:eastAsia="ja-JP"/>
        </w:rPr>
        <w:t>two</w:t>
      </w:r>
      <w:r w:rsidRPr="005042CD">
        <w:rPr>
          <w:lang w:eastAsia="ja-JP"/>
        </w:rPr>
        <w:t xml:space="preserve"> technical challenges identified for this technology.</w:t>
      </w:r>
    </w:p>
    <w:p w14:paraId="3E1DB3DE" w14:textId="2818A096" w:rsidR="00233057" w:rsidRDefault="002B717F" w:rsidP="00233057">
      <w:pPr>
        <w:pStyle w:val="Heading1"/>
        <w:rPr>
          <w:lang w:eastAsia="ja-JP"/>
        </w:rPr>
      </w:pPr>
      <w:r>
        <w:rPr>
          <w:lang w:eastAsia="ja-JP"/>
        </w:rPr>
        <w:t>State of the Art</w:t>
      </w:r>
    </w:p>
    <w:p w14:paraId="53D5668B" w14:textId="02BB502B" w:rsidR="00F8746C" w:rsidRPr="00F8746C" w:rsidRDefault="00F8746C" w:rsidP="00F8746C">
      <w:pPr>
        <w:ind w:firstLine="202"/>
        <w:jc w:val="both"/>
        <w:rPr>
          <w:lang w:eastAsia="ja-JP"/>
        </w:rPr>
      </w:pPr>
      <w:r w:rsidRPr="00F8746C">
        <w:rPr>
          <w:lang w:eastAsia="ja-JP"/>
        </w:rPr>
        <w:t>Before we present our evaluation study, we describe the current state of the art in blockchain technology. This section is focused in the implementation of blockchains, rather than their use in other systems.</w:t>
      </w:r>
      <w:r w:rsidR="00A01E65">
        <w:rPr>
          <w:lang w:eastAsia="ja-JP"/>
        </w:rPr>
        <w:t xml:space="preserve"> </w:t>
      </w:r>
    </w:p>
    <w:p w14:paraId="2C46C494" w14:textId="77777777" w:rsidR="00233057" w:rsidRPr="005042CD" w:rsidRDefault="00233057" w:rsidP="00233057">
      <w:pPr>
        <w:pStyle w:val="Heading2"/>
        <w:rPr>
          <w:lang w:eastAsia="ja-JP"/>
        </w:rPr>
      </w:pPr>
      <w:bookmarkStart w:id="9" w:name="_Toc3892304"/>
      <w:r w:rsidRPr="005042CD">
        <w:rPr>
          <w:lang w:eastAsia="ja-JP"/>
        </w:rPr>
        <w:t>Methodology</w:t>
      </w:r>
      <w:bookmarkEnd w:id="9"/>
    </w:p>
    <w:p w14:paraId="31F03251" w14:textId="0260219A" w:rsidR="00233057" w:rsidRPr="005042CD" w:rsidRDefault="00233057" w:rsidP="00233057">
      <w:pPr>
        <w:ind w:firstLine="202"/>
        <w:jc w:val="both"/>
        <w:rPr>
          <w:lang w:eastAsia="ja-JP"/>
        </w:rPr>
      </w:pPr>
      <w:r w:rsidRPr="005042CD">
        <w:rPr>
          <w:lang w:eastAsia="ja-JP"/>
        </w:rPr>
        <w:t xml:space="preserve">The methodology used to gather the state of the art for this research follows the systematic review process described by Petersen et al. </w:t>
      </w:r>
      <w:r w:rsidRPr="005042CD">
        <w:rPr>
          <w:lang w:eastAsia="ja-JP"/>
        </w:rPr>
        <w:fldChar w:fldCharType="begin" w:fldLock="1"/>
      </w:r>
      <w:r w:rsidRPr="005042CD">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7]","plainTextFormattedCitation":"[7]","previouslyFormattedCitation":"[7]"},"properties":{"noteIndex":0},"schema":"https://github.com/citation-style-language/schema/raw/master/csl-citation.json"}</w:instrText>
      </w:r>
      <w:r w:rsidRPr="005042CD">
        <w:rPr>
          <w:lang w:eastAsia="ja-JP"/>
        </w:rPr>
        <w:fldChar w:fldCharType="separate"/>
      </w:r>
      <w:r w:rsidRPr="005042CD">
        <w:rPr>
          <w:noProof/>
          <w:lang w:eastAsia="ja-JP"/>
        </w:rPr>
        <w:t>[7]</w:t>
      </w:r>
      <w:r w:rsidRPr="005042CD">
        <w:rPr>
          <w:lang w:eastAsia="ja-JP"/>
        </w:rPr>
        <w:fldChar w:fldCharType="end"/>
      </w:r>
      <w:r w:rsidR="005D2A17">
        <w:rPr>
          <w:lang w:eastAsia="ja-JP"/>
        </w:rPr>
        <w:t>,</w:t>
      </w:r>
      <w:r w:rsidRPr="005042CD">
        <w:rPr>
          <w:lang w:eastAsia="ja-JP"/>
        </w:rPr>
        <w:t xml:space="preserve"> and is informed by guidelines for a systematic literature review described by </w:t>
      </w:r>
      <w:proofErr w:type="spellStart"/>
      <w:r w:rsidRPr="005042CD">
        <w:rPr>
          <w:lang w:eastAsia="ja-JP"/>
        </w:rPr>
        <w:t>Kitchenham</w:t>
      </w:r>
      <w:proofErr w:type="spellEnd"/>
      <w:r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8]","plainTextFormattedCitation":"[8]","previouslyFormattedCitation":"[8]"},"properties":{"noteIndex":0},"schema":"https://github.com/citation-style-language/schema/raw/master/csl-citation.json"}</w:instrText>
      </w:r>
      <w:r w:rsidRPr="005042CD">
        <w:rPr>
          <w:lang w:eastAsia="ja-JP"/>
        </w:rPr>
        <w:fldChar w:fldCharType="separate"/>
      </w:r>
      <w:r w:rsidRPr="005042CD">
        <w:rPr>
          <w:noProof/>
          <w:lang w:eastAsia="ja-JP"/>
        </w:rPr>
        <w:t>[8]</w:t>
      </w:r>
      <w:r w:rsidRPr="005042CD">
        <w:rPr>
          <w:lang w:eastAsia="ja-JP"/>
        </w:rPr>
        <w:fldChar w:fldCharType="end"/>
      </w:r>
      <w:r w:rsidRPr="005042CD">
        <w:rPr>
          <w:lang w:eastAsia="ja-JP"/>
        </w:rPr>
        <w:t>. The steps followed are (1) the definition of the research area, (2) the search for papers, and (3) the screening for relevant papers.</w:t>
      </w:r>
    </w:p>
    <w:p w14:paraId="4F547CC2" w14:textId="77777777" w:rsidR="00C83B1D" w:rsidRPr="005042CD" w:rsidRDefault="00C83B1D" w:rsidP="00233057">
      <w:pPr>
        <w:ind w:firstLine="202"/>
        <w:jc w:val="both"/>
        <w:rPr>
          <w:lang w:eastAsia="ja-JP"/>
        </w:rPr>
      </w:pPr>
    </w:p>
    <w:p w14:paraId="66C70B04" w14:textId="77777777" w:rsidR="00233057" w:rsidRPr="005042CD" w:rsidRDefault="00233057" w:rsidP="00233057">
      <w:pPr>
        <w:pStyle w:val="Heading3"/>
        <w:rPr>
          <w:lang w:eastAsia="ja-JP"/>
        </w:rPr>
      </w:pPr>
      <w:bookmarkStart w:id="10" w:name="_Toc3892305"/>
      <w:r w:rsidRPr="005042CD">
        <w:rPr>
          <w:lang w:eastAsia="ja-JP"/>
        </w:rPr>
        <w:t>Definition of the Research Area</w:t>
      </w:r>
      <w:bookmarkEnd w:id="10"/>
    </w:p>
    <w:p w14:paraId="7CFE7E21" w14:textId="29D275F4" w:rsidR="00233057" w:rsidRPr="005042CD" w:rsidRDefault="00233057" w:rsidP="00233057">
      <w:pPr>
        <w:ind w:firstLine="202"/>
        <w:jc w:val="both"/>
        <w:rPr>
          <w:lang w:eastAsia="ja-JP"/>
        </w:rPr>
      </w:pPr>
      <w:r w:rsidRPr="005042CD">
        <w:rPr>
          <w:lang w:eastAsia="ja-JP"/>
        </w:rPr>
        <w:t>The first stage of the process is the definition of the research area. The research area is defined by two topics:</w:t>
      </w:r>
    </w:p>
    <w:p w14:paraId="0A03D66E" w14:textId="77777777" w:rsidR="00E93732" w:rsidRPr="005042CD" w:rsidRDefault="00E93732" w:rsidP="00233057">
      <w:pPr>
        <w:ind w:firstLine="202"/>
        <w:jc w:val="both"/>
        <w:rPr>
          <w:lang w:eastAsia="ja-JP"/>
        </w:rPr>
      </w:pPr>
    </w:p>
    <w:p w14:paraId="4A39A47C" w14:textId="77777777" w:rsidR="00233057" w:rsidRPr="005042CD" w:rsidRDefault="00233057" w:rsidP="009777AA">
      <w:pPr>
        <w:numPr>
          <w:ilvl w:val="0"/>
          <w:numId w:val="5"/>
        </w:numPr>
        <w:jc w:val="both"/>
        <w:rPr>
          <w:lang w:eastAsia="ja-JP"/>
        </w:rPr>
      </w:pPr>
      <w:r w:rsidRPr="005042CD">
        <w:rPr>
          <w:i/>
          <w:lang w:eastAsia="ja-JP"/>
        </w:rPr>
        <w:t>Evaluation of the blockchain -</w:t>
      </w:r>
      <w:r w:rsidRPr="005042CD">
        <w:rPr>
          <w:lang w:eastAsia="ja-JP"/>
        </w:rPr>
        <w:t xml:space="preserve"> rigorous scientific evaluation and validation of the blockchain as a distributed ledger.</w:t>
      </w:r>
    </w:p>
    <w:p w14:paraId="2068037D" w14:textId="2D6E50F0" w:rsidR="00233057" w:rsidRPr="005042CD" w:rsidRDefault="00233057" w:rsidP="009777AA">
      <w:pPr>
        <w:numPr>
          <w:ilvl w:val="0"/>
          <w:numId w:val="5"/>
        </w:numPr>
        <w:jc w:val="both"/>
        <w:rPr>
          <w:lang w:eastAsia="ja-JP"/>
        </w:rPr>
      </w:pPr>
      <w:r w:rsidRPr="005042CD">
        <w:rPr>
          <w:i/>
          <w:lang w:eastAsia="ja-JP"/>
        </w:rPr>
        <w:t>Distributed Ledgers and their Underlying Data Structures –</w:t>
      </w:r>
      <w:r w:rsidRPr="005042CD">
        <w:rPr>
          <w:lang w:eastAsia="ja-JP"/>
        </w:rPr>
        <w:t xml:space="preserve"> alternative</w:t>
      </w:r>
      <w:r w:rsidR="005D2A17">
        <w:rPr>
          <w:lang w:eastAsia="ja-JP"/>
        </w:rPr>
        <w:t xml:space="preserve"> </w:t>
      </w:r>
      <w:r w:rsidRPr="005042CD">
        <w:rPr>
          <w:lang w:eastAsia="ja-JP"/>
        </w:rPr>
        <w:t xml:space="preserve">data structures that can underlie distributed ledgers. </w:t>
      </w:r>
    </w:p>
    <w:p w14:paraId="5EBB340B" w14:textId="414E71B3" w:rsidR="00C912B0" w:rsidRPr="005042CD" w:rsidRDefault="00C912B0" w:rsidP="00C912B0">
      <w:pPr>
        <w:ind w:firstLine="202"/>
        <w:jc w:val="both"/>
        <w:rPr>
          <w:lang w:eastAsia="ja-JP"/>
        </w:rPr>
      </w:pPr>
    </w:p>
    <w:p w14:paraId="502D87FB" w14:textId="77777777" w:rsidR="00233057" w:rsidRPr="005042CD" w:rsidRDefault="00233057" w:rsidP="00233057">
      <w:pPr>
        <w:pStyle w:val="Heading3"/>
        <w:rPr>
          <w:lang w:eastAsia="ja-JP"/>
        </w:rPr>
      </w:pPr>
      <w:bookmarkStart w:id="11" w:name="_Toc3892306"/>
      <w:r w:rsidRPr="005042CD">
        <w:rPr>
          <w:lang w:eastAsia="ja-JP"/>
        </w:rPr>
        <w:t>Search for Papers</w:t>
      </w:r>
      <w:bookmarkEnd w:id="11"/>
    </w:p>
    <w:p w14:paraId="7DC67714" w14:textId="219FAAAF" w:rsidR="00233057" w:rsidRPr="005042CD" w:rsidRDefault="00233057" w:rsidP="00233057">
      <w:pPr>
        <w:ind w:firstLine="202"/>
        <w:jc w:val="both"/>
        <w:rPr>
          <w:lang w:eastAsia="ja-JP"/>
        </w:rPr>
      </w:pPr>
      <w:r w:rsidRPr="005042CD">
        <w:rPr>
          <w:lang w:eastAsia="ja-JP"/>
        </w:rPr>
        <w:t xml:space="preserve">The second stage of the </w:t>
      </w:r>
      <w:r w:rsidR="004B329B">
        <w:rPr>
          <w:lang w:eastAsia="ja-JP"/>
        </w:rPr>
        <w:t>systematic review</w:t>
      </w:r>
      <w:r w:rsidRPr="005042CD">
        <w:rPr>
          <w:lang w:eastAsia="ja-JP"/>
        </w:rPr>
        <w:t xml:space="preserve"> is the search for papers. The search for papers includes scientific databases and technical text books, but it also needs to include </w:t>
      </w:r>
      <w:r w:rsidR="004C3A6A" w:rsidRPr="005042CD">
        <w:rPr>
          <w:lang w:eastAsia="ja-JP"/>
        </w:rPr>
        <w:t xml:space="preserve">working </w:t>
      </w:r>
      <w:r w:rsidRPr="005042CD">
        <w:rPr>
          <w:lang w:eastAsia="ja-JP"/>
        </w:rPr>
        <w:t>papers (e.g., white papers), considering the fact that the blockchain industry is still in the early stages of development. The chosen databases</w:t>
      </w:r>
      <w:r w:rsidR="004B329B">
        <w:rPr>
          <w:lang w:eastAsia="ja-JP"/>
        </w:rPr>
        <w:t xml:space="preserve"> for the search</w:t>
      </w:r>
      <w:r w:rsidRPr="005042CD">
        <w:rPr>
          <w:lang w:eastAsia="ja-JP"/>
        </w:rPr>
        <w:t xml:space="preserve"> are (1) ACM Digital Library, (2) IEEE Xplore, and (3) Springer Link</w:t>
      </w:r>
      <w:r w:rsidR="004B329B">
        <w:rPr>
          <w:lang w:eastAsia="ja-JP"/>
        </w:rPr>
        <w:t>,</w:t>
      </w:r>
      <w:r w:rsidRPr="005042CD">
        <w:rPr>
          <w:lang w:eastAsia="ja-JP"/>
        </w:rPr>
        <w:t xml:space="preserve">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Pr="005042CD" w:rsidRDefault="00233057" w:rsidP="00233057">
      <w:pPr>
        <w:ind w:firstLine="202"/>
        <w:jc w:val="both"/>
        <w:rPr>
          <w:lang w:eastAsia="ja-JP"/>
        </w:rPr>
      </w:pPr>
    </w:p>
    <w:p w14:paraId="247D374D" w14:textId="77777777" w:rsidR="00233057" w:rsidRPr="005042CD" w:rsidRDefault="00233057" w:rsidP="009777AA">
      <w:pPr>
        <w:numPr>
          <w:ilvl w:val="0"/>
          <w:numId w:val="6"/>
        </w:numPr>
        <w:jc w:val="both"/>
        <w:rPr>
          <w:lang w:eastAsia="ja-JP"/>
        </w:rPr>
      </w:pPr>
      <w:r w:rsidRPr="005042CD">
        <w:rPr>
          <w:i/>
          <w:lang w:eastAsia="ja-JP"/>
        </w:rPr>
        <w:t xml:space="preserve">Evaluation of the blockchain: </w:t>
      </w:r>
      <w:proofErr w:type="spellStart"/>
      <w:r w:rsidRPr="005042CD">
        <w:rPr>
          <w:lang w:eastAsia="ja-JP"/>
        </w:rPr>
        <w:t>evaluati</w:t>
      </w:r>
      <w:proofErr w:type="spellEnd"/>
      <w:r w:rsidRPr="005042CD">
        <w:rPr>
          <w:lang w:eastAsia="ja-JP"/>
        </w:rPr>
        <w:t>* and blockchain*</w:t>
      </w:r>
    </w:p>
    <w:p w14:paraId="72BF5930" w14:textId="77777777" w:rsidR="00233057" w:rsidRPr="005042CD" w:rsidRDefault="00233057" w:rsidP="009777AA">
      <w:pPr>
        <w:numPr>
          <w:ilvl w:val="0"/>
          <w:numId w:val="6"/>
        </w:numPr>
        <w:jc w:val="both"/>
        <w:rPr>
          <w:i/>
          <w:lang w:eastAsia="ja-JP"/>
        </w:rPr>
      </w:pPr>
      <w:r w:rsidRPr="005042CD">
        <w:rPr>
          <w:i/>
          <w:lang w:eastAsia="ja-JP"/>
        </w:rPr>
        <w:t>Distributed Ledgers and their Underlying Data Structures</w:t>
      </w:r>
    </w:p>
    <w:p w14:paraId="31CD8CEF" w14:textId="77777777" w:rsidR="00233057" w:rsidRPr="005042CD" w:rsidRDefault="00233057" w:rsidP="009777AA">
      <w:pPr>
        <w:numPr>
          <w:ilvl w:val="1"/>
          <w:numId w:val="6"/>
        </w:numPr>
        <w:jc w:val="both"/>
        <w:rPr>
          <w:i/>
          <w:lang w:eastAsia="ja-JP"/>
        </w:rPr>
      </w:pPr>
      <w:r w:rsidRPr="005042CD">
        <w:rPr>
          <w:i/>
          <w:lang w:eastAsia="ja-JP"/>
        </w:rPr>
        <w:t xml:space="preserve">Distributed Ledger Technology: </w:t>
      </w:r>
      <w:r w:rsidRPr="005042CD">
        <w:rPr>
          <w:lang w:eastAsia="ja-JP"/>
        </w:rPr>
        <w:t xml:space="preserve">distributed and ledger* and </w:t>
      </w:r>
      <w:proofErr w:type="spellStart"/>
      <w:r w:rsidRPr="005042CD">
        <w:rPr>
          <w:lang w:eastAsia="ja-JP"/>
        </w:rPr>
        <w:t>technolog</w:t>
      </w:r>
      <w:proofErr w:type="spellEnd"/>
      <w:r w:rsidRPr="005042CD">
        <w:rPr>
          <w:lang w:eastAsia="ja-JP"/>
        </w:rPr>
        <w:t>*</w:t>
      </w:r>
    </w:p>
    <w:p w14:paraId="35A48876" w14:textId="77777777" w:rsidR="00233057" w:rsidRPr="005042CD" w:rsidRDefault="00233057" w:rsidP="009777AA">
      <w:pPr>
        <w:numPr>
          <w:ilvl w:val="1"/>
          <w:numId w:val="6"/>
        </w:numPr>
        <w:jc w:val="both"/>
        <w:rPr>
          <w:lang w:eastAsia="ja-JP"/>
        </w:rPr>
      </w:pPr>
      <w:r w:rsidRPr="005042CD">
        <w:rPr>
          <w:i/>
          <w:lang w:eastAsia="ja-JP"/>
        </w:rPr>
        <w:t xml:space="preserve">Underlying Data Structures for Distributed Ledgers: </w:t>
      </w:r>
      <w:r w:rsidRPr="005042CD">
        <w:rPr>
          <w:lang w:eastAsia="ja-JP"/>
        </w:rPr>
        <w:t>(blockchain* and alternative*) or</w:t>
      </w:r>
      <w:r w:rsidRPr="005042CD">
        <w:rPr>
          <w:i/>
          <w:lang w:eastAsia="ja-JP"/>
        </w:rPr>
        <w:t xml:space="preserve"> </w:t>
      </w:r>
      <w:r w:rsidRPr="005042CD">
        <w:rPr>
          <w:lang w:eastAsia="ja-JP"/>
        </w:rPr>
        <w:t>(blockchain* and substitute*)</w:t>
      </w:r>
    </w:p>
    <w:p w14:paraId="4B27D14F" w14:textId="77777777" w:rsidR="00233057" w:rsidRPr="005042CD" w:rsidRDefault="00233057" w:rsidP="00233057">
      <w:pPr>
        <w:ind w:firstLine="202"/>
        <w:jc w:val="both"/>
        <w:rPr>
          <w:lang w:eastAsia="ja-JP"/>
        </w:rPr>
      </w:pPr>
    </w:p>
    <w:p w14:paraId="6BB93567" w14:textId="6ED42550" w:rsidR="009B0818" w:rsidRPr="005042CD" w:rsidRDefault="00995D9A" w:rsidP="009B0818">
      <w:pPr>
        <w:ind w:firstLine="202"/>
        <w:jc w:val="both"/>
        <w:rPr>
          <w:lang w:eastAsia="ja-JP"/>
        </w:rPr>
      </w:pPr>
      <w:r>
        <w:rPr>
          <w:lang w:eastAsia="ja-JP"/>
        </w:rPr>
        <w:t>N</w:t>
      </w:r>
      <w:r w:rsidR="009B0818" w:rsidRPr="005042CD">
        <w:rPr>
          <w:lang w:eastAsia="ja-JP"/>
        </w:rPr>
        <w:t xml:space="preserve">ote that the interest in blockchain technology has been increasing since the idea </w:t>
      </w:r>
      <w:r w:rsidR="002C33F4">
        <w:rPr>
          <w:lang w:eastAsia="ja-JP"/>
        </w:rPr>
        <w:t>was first introduced</w:t>
      </w:r>
      <w:r w:rsidR="009B0818" w:rsidRPr="005042CD">
        <w:rPr>
          <w:lang w:eastAsia="ja-JP"/>
        </w:rPr>
        <w:t xml:space="preserve"> in January 2009. In 2015, </w:t>
      </w:r>
      <w:proofErr w:type="spellStart"/>
      <w:r w:rsidR="009B0818" w:rsidRPr="005042CD">
        <w:rPr>
          <w:lang w:eastAsia="ja-JP"/>
        </w:rPr>
        <w:t>Yli-Huumo</w:t>
      </w:r>
      <w:proofErr w:type="spellEnd"/>
      <w:r w:rsidR="009B0818" w:rsidRPr="005042CD">
        <w:rPr>
          <w:lang w:eastAsia="ja-JP"/>
        </w:rPr>
        <w:t xml:space="preserve"> et al. </w:t>
      </w:r>
      <w:r w:rsidR="009B0818" w:rsidRPr="005042CD">
        <w:rPr>
          <w:lang w:eastAsia="ja-JP"/>
        </w:rPr>
        <w:fldChar w:fldCharType="begin" w:fldLock="1"/>
      </w:r>
      <w:r w:rsidR="009B0818" w:rsidRPr="005042CD">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009B0818" w:rsidRPr="005042CD">
        <w:rPr>
          <w:lang w:eastAsia="ja-JP"/>
        </w:rPr>
        <w:fldChar w:fldCharType="separate"/>
      </w:r>
      <w:r w:rsidR="009B0818" w:rsidRPr="005042CD">
        <w:rPr>
          <w:noProof/>
          <w:lang w:eastAsia="ja-JP"/>
        </w:rPr>
        <w:t>[9]</w:t>
      </w:r>
      <w:r w:rsidR="009B0818" w:rsidRPr="005042CD">
        <w:rPr>
          <w:lang w:eastAsia="ja-JP"/>
        </w:rPr>
        <w:fldChar w:fldCharType="end"/>
      </w:r>
      <w:r w:rsidR="009B0818" w:rsidRPr="005042CD">
        <w:rPr>
          <w:lang w:eastAsia="ja-JP"/>
        </w:rPr>
        <w:t xml:space="preserve"> did a systematic review to </w:t>
      </w:r>
      <w:r w:rsidR="009B0818" w:rsidRPr="005042CD">
        <w:rPr>
          <w:lang w:eastAsia="ja-JP"/>
        </w:rPr>
        <w:t xml:space="preserve">describe the state of research on blockchain technology and  found that the cumulative number of papers written about blockchain from a computer science perspective increased exponentially from 2012 until 2015, when their study was published. This trend can be seen in </w:t>
      </w:r>
      <w:r w:rsidR="009B0818" w:rsidRPr="005042CD">
        <w:rPr>
          <w:lang w:eastAsia="ja-JP"/>
        </w:rPr>
        <w:fldChar w:fldCharType="begin"/>
      </w:r>
      <w:r w:rsidR="009B0818" w:rsidRPr="005042CD">
        <w:rPr>
          <w:lang w:eastAsia="ja-JP"/>
        </w:rPr>
        <w:instrText xml:space="preserve"> REF _Ref528676691 \h </w:instrText>
      </w:r>
      <w:r w:rsidR="009B0818" w:rsidRPr="005042CD">
        <w:rPr>
          <w:lang w:eastAsia="ja-JP"/>
        </w:rPr>
      </w:r>
      <w:r w:rsidR="009B0818" w:rsidRPr="005042CD">
        <w:rPr>
          <w:lang w:eastAsia="ja-JP"/>
        </w:rPr>
        <w:fldChar w:fldCharType="separate"/>
      </w:r>
      <w:r w:rsidR="009B0818" w:rsidRPr="005042CD">
        <w:rPr>
          <w:lang w:eastAsia="ja-JP"/>
        </w:rPr>
        <w:t>Figure 1</w:t>
      </w:r>
      <w:r w:rsidR="009B0818" w:rsidRPr="005042CD">
        <w:rPr>
          <w:lang w:eastAsia="ja-JP"/>
        </w:rPr>
        <w:fldChar w:fldCharType="end"/>
      </w:r>
      <w:r w:rsidR="009B0818" w:rsidRPr="005042CD">
        <w:rPr>
          <w:lang w:eastAsia="ja-JP"/>
        </w:rPr>
        <w:t xml:space="preserve">. This group of authors </w:t>
      </w:r>
      <w:r w:rsidR="007B522F">
        <w:rPr>
          <w:lang w:eastAsia="ja-JP"/>
        </w:rPr>
        <w:t>provi</w:t>
      </w:r>
      <w:r w:rsidR="00C3642C">
        <w:rPr>
          <w:lang w:eastAsia="ja-JP"/>
        </w:rPr>
        <w:t>de</w:t>
      </w:r>
      <w:r w:rsidR="007B522F">
        <w:rPr>
          <w:lang w:eastAsia="ja-JP"/>
        </w:rPr>
        <w:t>s</w:t>
      </w:r>
      <w:r w:rsidR="009B0818" w:rsidRPr="005042CD">
        <w:rPr>
          <w:lang w:eastAsia="ja-JP"/>
        </w:rPr>
        <w:t xml:space="preserve"> some recommendations on future research directions of blockchain technology. One of their recommendations was for more studies to be conducted on the scalability issues of blockchain</w:t>
      </w:r>
      <w:r w:rsidR="00B92DF6">
        <w:rPr>
          <w:lang w:eastAsia="ja-JP"/>
        </w:rPr>
        <w:t>, whi</w:t>
      </w:r>
      <w:r w:rsidR="00093159">
        <w:rPr>
          <w:lang w:eastAsia="ja-JP"/>
        </w:rPr>
        <w:t>ch this thesis does by analyzing throughput and latency.</w:t>
      </w:r>
    </w:p>
    <w:p w14:paraId="3E16260F" w14:textId="77777777" w:rsidR="009B0818" w:rsidRPr="005042CD" w:rsidRDefault="009B0818" w:rsidP="00C912B0">
      <w:pPr>
        <w:ind w:firstLine="202"/>
        <w:jc w:val="both"/>
        <w:rPr>
          <w:lang w:eastAsia="ja-JP"/>
        </w:rPr>
      </w:pPr>
    </w:p>
    <w:p w14:paraId="796CA82E" w14:textId="311CEF54" w:rsidR="00233057" w:rsidRPr="005042CD" w:rsidRDefault="009B0818" w:rsidP="00C912B0">
      <w:pPr>
        <w:ind w:firstLine="202"/>
        <w:jc w:val="both"/>
        <w:rPr>
          <w:lang w:eastAsia="ja-JP"/>
        </w:rPr>
      </w:pPr>
      <w:r w:rsidRPr="005042CD">
        <w:rPr>
          <w:noProof/>
          <w:lang w:eastAsia="ja-JP"/>
        </w:rPr>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56250884" w:rsidR="00C912B0" w:rsidRPr="005042CD" w:rsidRDefault="009B0818" w:rsidP="00476E91">
      <w:pPr>
        <w:jc w:val="both"/>
        <w:rPr>
          <w:sz w:val="16"/>
          <w:lang w:eastAsia="ja-JP"/>
        </w:rPr>
      </w:pPr>
      <w:bookmarkStart w:id="12" w:name="_Ref528676691"/>
      <w:bookmarkStart w:id="13" w:name="_Ref528676668"/>
      <w:bookmarkStart w:id="14" w:name="_Toc388980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5E7A5A">
        <w:rPr>
          <w:noProof/>
          <w:sz w:val="16"/>
          <w:lang w:eastAsia="ja-JP"/>
        </w:rPr>
        <w:t>1</w:t>
      </w:r>
      <w:r w:rsidRPr="005042CD">
        <w:rPr>
          <w:sz w:val="16"/>
          <w:lang w:eastAsia="ja-JP"/>
        </w:rPr>
        <w:fldChar w:fldCharType="end"/>
      </w:r>
      <w:bookmarkEnd w:id="12"/>
      <w:r w:rsidRPr="005042CD">
        <w:rPr>
          <w:sz w:val="16"/>
          <w:lang w:eastAsia="ja-JP"/>
        </w:rPr>
        <w:t xml:space="preserve">. Increasing number of publications related to blockchain per year. Taken from </w:t>
      </w:r>
      <w:r w:rsidRPr="005042CD">
        <w:rPr>
          <w:sz w:val="16"/>
          <w:lang w:eastAsia="ja-JP"/>
        </w:rPr>
        <w:fldChar w:fldCharType="begin" w:fldLock="1"/>
      </w:r>
      <w:r w:rsidRPr="005042CD">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Pr="005042CD">
        <w:rPr>
          <w:sz w:val="16"/>
          <w:lang w:eastAsia="ja-JP"/>
        </w:rPr>
        <w:fldChar w:fldCharType="separate"/>
      </w:r>
      <w:r w:rsidRPr="005042CD">
        <w:rPr>
          <w:noProof/>
          <w:sz w:val="16"/>
          <w:lang w:eastAsia="ja-JP"/>
        </w:rPr>
        <w:t>[9]</w:t>
      </w:r>
      <w:r w:rsidRPr="005042CD">
        <w:rPr>
          <w:sz w:val="16"/>
          <w:lang w:eastAsia="ja-JP"/>
        </w:rPr>
        <w:fldChar w:fldCharType="end"/>
      </w:r>
      <w:r w:rsidRPr="005042CD">
        <w:rPr>
          <w:sz w:val="16"/>
          <w:lang w:eastAsia="ja-JP"/>
        </w:rPr>
        <w:t>.</w:t>
      </w:r>
      <w:bookmarkEnd w:id="13"/>
      <w:bookmarkEnd w:id="14"/>
    </w:p>
    <w:p w14:paraId="4C77CC3B" w14:textId="77777777" w:rsidR="009B0818" w:rsidRPr="005042CD" w:rsidRDefault="009B0818" w:rsidP="009B0818">
      <w:pPr>
        <w:ind w:firstLine="202"/>
        <w:jc w:val="both"/>
        <w:rPr>
          <w:lang w:eastAsia="ja-JP"/>
        </w:rPr>
      </w:pPr>
    </w:p>
    <w:p w14:paraId="1D592BCD" w14:textId="77777777" w:rsidR="009B0818" w:rsidRPr="005042CD" w:rsidRDefault="009B0818" w:rsidP="009B0818">
      <w:pPr>
        <w:pStyle w:val="Heading3"/>
      </w:pPr>
      <w:bookmarkStart w:id="15" w:name="_Toc3892307"/>
      <w:r w:rsidRPr="005042CD">
        <w:t>Screening of Papers for Inclusion and Exclusion</w:t>
      </w:r>
      <w:bookmarkEnd w:id="15"/>
    </w:p>
    <w:p w14:paraId="00F212F8" w14:textId="43B1A1F8" w:rsidR="009B0818" w:rsidRPr="005042CD" w:rsidRDefault="009B0818" w:rsidP="0044204B">
      <w:pPr>
        <w:ind w:firstLine="202"/>
        <w:jc w:val="both"/>
        <w:rPr>
          <w:lang w:eastAsia="ja-JP"/>
        </w:rPr>
      </w:pPr>
      <w:r w:rsidRPr="005042CD">
        <w:rPr>
          <w:lang w:eastAsia="ja-JP"/>
        </w:rPr>
        <w:t>The last stage of the process is the screening of relevant papers. In this stage, some of the papers that were found had to be discarded because they were not necessarily related to the research topics.</w:t>
      </w:r>
      <w:r w:rsidR="0044204B">
        <w:rPr>
          <w:lang w:eastAsia="ja-JP"/>
        </w:rPr>
        <w:t xml:space="preserve"> This process is described in detail in the following section.</w:t>
      </w:r>
    </w:p>
    <w:p w14:paraId="342F84EE" w14:textId="629F404A" w:rsidR="009B0818" w:rsidRPr="005042CD" w:rsidRDefault="009B0818" w:rsidP="0080495E">
      <w:pPr>
        <w:ind w:firstLine="202"/>
        <w:jc w:val="both"/>
        <w:rPr>
          <w:lang w:eastAsia="ja-JP"/>
        </w:rPr>
      </w:pPr>
    </w:p>
    <w:p w14:paraId="5644524B" w14:textId="77777777" w:rsidR="009B0818" w:rsidRPr="005042CD" w:rsidRDefault="009B0818" w:rsidP="009B0818">
      <w:pPr>
        <w:pStyle w:val="Heading3"/>
        <w:rPr>
          <w:lang w:eastAsia="ja-JP"/>
        </w:rPr>
      </w:pPr>
      <w:bookmarkStart w:id="16" w:name="_Toc3892308"/>
      <w:r w:rsidRPr="005042CD">
        <w:rPr>
          <w:lang w:eastAsia="ja-JP"/>
        </w:rPr>
        <w:t>Search and Selection Results</w:t>
      </w:r>
      <w:bookmarkEnd w:id="16"/>
    </w:p>
    <w:p w14:paraId="1615E5E2" w14:textId="215A449A" w:rsidR="009B0818" w:rsidRPr="005042CD" w:rsidRDefault="009B0818" w:rsidP="009B0818">
      <w:pPr>
        <w:ind w:firstLine="202"/>
        <w:jc w:val="both"/>
        <w:rPr>
          <w:lang w:eastAsia="ja-JP"/>
        </w:rPr>
      </w:pPr>
      <w:r w:rsidRPr="005042CD">
        <w:rPr>
          <w:lang w:eastAsia="ja-JP"/>
        </w:rPr>
        <w:t xml:space="preserve">The search and selection results for each of the three research topics are presented below. </w:t>
      </w:r>
    </w:p>
    <w:p w14:paraId="1F06986C" w14:textId="77777777" w:rsidR="009B0818" w:rsidRPr="005042CD" w:rsidRDefault="009B0818" w:rsidP="009B0818">
      <w:pPr>
        <w:ind w:firstLine="202"/>
        <w:jc w:val="both"/>
        <w:rPr>
          <w:lang w:eastAsia="ja-JP"/>
        </w:rPr>
      </w:pPr>
    </w:p>
    <w:p w14:paraId="6120D263" w14:textId="2DA28164" w:rsidR="009B0818" w:rsidRPr="005042CD" w:rsidRDefault="009B0818" w:rsidP="009777AA">
      <w:pPr>
        <w:numPr>
          <w:ilvl w:val="0"/>
          <w:numId w:val="7"/>
        </w:numPr>
        <w:jc w:val="both"/>
        <w:rPr>
          <w:lang w:eastAsia="ja-JP"/>
        </w:rPr>
      </w:pPr>
      <w:r w:rsidRPr="005042CD">
        <w:rPr>
          <w:i/>
          <w:lang w:eastAsia="ja-JP"/>
        </w:rPr>
        <w:t xml:space="preserve">Evaluation of the blockchain: </w:t>
      </w:r>
      <w:r w:rsidRPr="005042CD">
        <w:rPr>
          <w:lang w:eastAsia="ja-JP"/>
        </w:rPr>
        <w:t>6 papers were found after the search. 2 were selected and 4 were excluded. Some of the papers that were excluded evaluated blockchains in specific settings</w:t>
      </w:r>
      <w:r w:rsidR="00C722AD" w:rsidRPr="005042CD">
        <w:rPr>
          <w:lang w:eastAsia="ja-JP"/>
        </w:rPr>
        <w:t>,</w:t>
      </w:r>
      <w:r w:rsidRPr="005042CD">
        <w:rPr>
          <w:lang w:eastAsia="ja-JP"/>
        </w:rPr>
        <w:t xml:space="preserve"> such as business process execution </w:t>
      </w:r>
      <w:r w:rsidRPr="005042CD">
        <w:rPr>
          <w:lang w:eastAsia="ja-JP"/>
        </w:rPr>
        <w:fldChar w:fldCharType="begin" w:fldLock="1"/>
      </w:r>
      <w:r w:rsidRPr="005042CD">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0]","plainTextFormattedCitation":"[10]","previouslyFormattedCitation":"[10]"},"properties":{"noteIndex":0},"schema":"https://github.com/citation-style-language/schema/raw/master/csl-citation.json"}</w:instrText>
      </w:r>
      <w:r w:rsidRPr="005042CD">
        <w:rPr>
          <w:lang w:eastAsia="ja-JP"/>
        </w:rPr>
        <w:fldChar w:fldCharType="separate"/>
      </w:r>
      <w:r w:rsidRPr="005042CD">
        <w:rPr>
          <w:noProof/>
          <w:lang w:eastAsia="ja-JP"/>
        </w:rPr>
        <w:t>[10]</w:t>
      </w:r>
      <w:r w:rsidRPr="005042CD">
        <w:rPr>
          <w:lang w:eastAsia="ja-JP"/>
        </w:rPr>
        <w:fldChar w:fldCharType="end"/>
      </w:r>
      <w:r w:rsidRPr="005042CD">
        <w:rPr>
          <w:lang w:eastAsia="ja-JP"/>
        </w:rPr>
        <w:t xml:space="preserve"> and cloud </w:t>
      </w:r>
      <w:r w:rsidRPr="005042CD">
        <w:rPr>
          <w:lang w:eastAsia="ja-JP"/>
        </w:rPr>
        <w:fldChar w:fldCharType="begin" w:fldLock="1"/>
      </w:r>
      <w:r w:rsidRPr="005042CD">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1]","plainTextFormattedCitation":"[11]","previouslyFormattedCitation":"[11]"},"properties":{"noteIndex":0},"schema":"https://github.com/citation-style-language/schema/raw/master/csl-citation.json"}</w:instrText>
      </w:r>
      <w:r w:rsidRPr="005042CD">
        <w:rPr>
          <w:lang w:eastAsia="ja-JP"/>
        </w:rPr>
        <w:fldChar w:fldCharType="separate"/>
      </w:r>
      <w:r w:rsidRPr="005042CD">
        <w:rPr>
          <w:noProof/>
          <w:lang w:eastAsia="ja-JP"/>
        </w:rPr>
        <w:t>[11]</w:t>
      </w:r>
      <w:r w:rsidRPr="005042CD">
        <w:rPr>
          <w:lang w:eastAsia="ja-JP"/>
        </w:rPr>
        <w:fldChar w:fldCharType="end"/>
      </w:r>
      <w:r w:rsidRPr="005042CD">
        <w:rPr>
          <w:lang w:eastAsia="ja-JP"/>
        </w:rPr>
        <w:t xml:space="preserve">,  </w:t>
      </w:r>
      <w:r w:rsidR="00594F8E">
        <w:rPr>
          <w:lang w:eastAsia="ja-JP"/>
        </w:rPr>
        <w:t>but</w:t>
      </w:r>
      <w:r w:rsidRPr="005042CD">
        <w:rPr>
          <w:lang w:eastAsia="ja-JP"/>
        </w:rPr>
        <w:t xml:space="preserve"> what was needed was a general evaluation of blockchain.</w:t>
      </w:r>
    </w:p>
    <w:p w14:paraId="6110445B" w14:textId="77777777" w:rsidR="009B0818" w:rsidRPr="005042CD" w:rsidRDefault="009B0818" w:rsidP="009B0818">
      <w:pPr>
        <w:jc w:val="both"/>
        <w:rPr>
          <w:lang w:eastAsia="ja-JP"/>
        </w:rPr>
      </w:pPr>
    </w:p>
    <w:p w14:paraId="4333FE26" w14:textId="77777777" w:rsidR="009B0818" w:rsidRPr="005042CD" w:rsidRDefault="009B0818" w:rsidP="009777AA">
      <w:pPr>
        <w:numPr>
          <w:ilvl w:val="0"/>
          <w:numId w:val="7"/>
        </w:numPr>
        <w:jc w:val="both"/>
        <w:rPr>
          <w:lang w:eastAsia="ja-JP"/>
        </w:rPr>
      </w:pPr>
      <w:r w:rsidRPr="005042CD">
        <w:rPr>
          <w:i/>
          <w:lang w:eastAsia="ja-JP"/>
        </w:rPr>
        <w:t>Distributed Ledgers and their Underlying Data Structures</w:t>
      </w:r>
    </w:p>
    <w:p w14:paraId="3CA9DE02" w14:textId="77777777" w:rsidR="009B0818" w:rsidRPr="005042CD" w:rsidRDefault="009B0818" w:rsidP="009777AA">
      <w:pPr>
        <w:numPr>
          <w:ilvl w:val="1"/>
          <w:numId w:val="7"/>
        </w:numPr>
        <w:jc w:val="both"/>
        <w:rPr>
          <w:lang w:eastAsia="ja-JP"/>
        </w:rPr>
      </w:pPr>
      <w:r w:rsidRPr="005042CD">
        <w:rPr>
          <w:i/>
          <w:lang w:eastAsia="ja-JP"/>
        </w:rPr>
        <w:t xml:space="preserve">Distributed Ledger Technology: </w:t>
      </w:r>
      <w:r w:rsidRPr="005042CD">
        <w:rPr>
          <w:lang w:eastAsia="ja-JP"/>
        </w:rPr>
        <w:t xml:space="preserve">7 papers were found after the search. 5 were selected and 2 were excluded. The papers that were excluded were two literary reviews of distributed ledgers from a business perspective, and therefore were not related to the research topic. </w:t>
      </w:r>
    </w:p>
    <w:p w14:paraId="12723825" w14:textId="3A5B38FA" w:rsidR="009B0818" w:rsidRPr="005042CD" w:rsidRDefault="009B0818" w:rsidP="009777AA">
      <w:pPr>
        <w:numPr>
          <w:ilvl w:val="1"/>
          <w:numId w:val="7"/>
        </w:numPr>
        <w:jc w:val="both"/>
        <w:rPr>
          <w:lang w:eastAsia="ja-JP"/>
        </w:rPr>
      </w:pPr>
      <w:r w:rsidRPr="005042CD">
        <w:rPr>
          <w:i/>
          <w:lang w:eastAsia="ja-JP"/>
        </w:rPr>
        <w:t xml:space="preserve">Underlying Data Structures for Distributed Ledgers: </w:t>
      </w:r>
      <w:r w:rsidRPr="005042CD">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Pr="005042CD" w:rsidRDefault="006F7B15" w:rsidP="006F7B15">
      <w:pPr>
        <w:jc w:val="both"/>
        <w:rPr>
          <w:lang w:eastAsia="ja-JP"/>
        </w:rPr>
      </w:pPr>
    </w:p>
    <w:p w14:paraId="1C20CBF0" w14:textId="77777777" w:rsidR="006F7B15" w:rsidRPr="005042CD" w:rsidRDefault="006F7B15" w:rsidP="006F7B15">
      <w:pPr>
        <w:pStyle w:val="Heading2"/>
        <w:rPr>
          <w:lang w:eastAsia="ja-JP"/>
        </w:rPr>
      </w:pPr>
      <w:bookmarkStart w:id="17" w:name="_Toc3892309"/>
      <w:r w:rsidRPr="005042CD">
        <w:rPr>
          <w:lang w:eastAsia="ja-JP"/>
        </w:rPr>
        <w:lastRenderedPageBreak/>
        <w:t>Evaluation of the blockchain</w:t>
      </w:r>
      <w:bookmarkEnd w:id="17"/>
    </w:p>
    <w:p w14:paraId="313C84F0" w14:textId="09E4462A" w:rsidR="006F7B15" w:rsidRPr="005042CD" w:rsidRDefault="006F7B15" w:rsidP="006F7B15">
      <w:pPr>
        <w:ind w:firstLine="202"/>
        <w:jc w:val="both"/>
        <w:rPr>
          <w:lang w:eastAsia="ja-JP"/>
        </w:rPr>
      </w:pPr>
      <w:r w:rsidRPr="005042CD">
        <w:rPr>
          <w:lang w:eastAsia="ja-JP"/>
        </w:rPr>
        <w:t>It is important to have an understanding of what blockchains can and cannot do. The following describe</w:t>
      </w:r>
      <w:r w:rsidR="00253160">
        <w:rPr>
          <w:lang w:eastAsia="ja-JP"/>
        </w:rPr>
        <w:t>s</w:t>
      </w:r>
      <w:r w:rsidRPr="005042CD">
        <w:rPr>
          <w:lang w:eastAsia="ja-JP"/>
        </w:rPr>
        <w:t xml:space="preserve"> evaluations of blockchains aimed at answering these questions. </w:t>
      </w:r>
    </w:p>
    <w:p w14:paraId="79C4C15A" w14:textId="66DB2A17" w:rsidR="006F7B15" w:rsidRPr="005042CD" w:rsidRDefault="006F7B15" w:rsidP="006F7B15">
      <w:pPr>
        <w:ind w:firstLine="202"/>
        <w:jc w:val="both"/>
        <w:rPr>
          <w:lang w:eastAsia="ja-JP"/>
        </w:rPr>
      </w:pPr>
      <w:r w:rsidRPr="005042CD">
        <w:rPr>
          <w:lang w:eastAsia="ja-JP"/>
        </w:rPr>
        <w:t xml:space="preserve">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propose a taxonomy that enables the classification and comparison of blockchains. Their taxonomy is informed by academic literature, books, government and technical reports, documents of industrial blockchain products, </w:t>
      </w:r>
      <w:r w:rsidR="003C15E0">
        <w:rPr>
          <w:lang w:eastAsia="ja-JP"/>
        </w:rPr>
        <w:t xml:space="preserve">and </w:t>
      </w:r>
      <w:r w:rsidRPr="005042CD">
        <w:rPr>
          <w:lang w:eastAsia="ja-JP"/>
        </w:rPr>
        <w:t>developer forums and wikis</w:t>
      </w:r>
      <w:r w:rsidR="0044204B">
        <w:rPr>
          <w:lang w:eastAsia="ja-JP"/>
        </w:rPr>
        <w:t xml:space="preserve">. </w:t>
      </w:r>
      <w:r w:rsidR="00BA3A9D">
        <w:rPr>
          <w:lang w:eastAsia="ja-JP"/>
        </w:rPr>
        <w:t>Additionally</w:t>
      </w:r>
      <w:r w:rsidR="0044204B">
        <w:rPr>
          <w:lang w:eastAsia="ja-JP"/>
        </w:rPr>
        <w:t>, they use an</w:t>
      </w:r>
      <w:r w:rsidRPr="005042CD">
        <w:rPr>
          <w:lang w:eastAsia="ja-JP"/>
        </w:rPr>
        <w:t xml:space="preserve">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blockchains.</w:t>
      </w:r>
    </w:p>
    <w:p w14:paraId="0C3A958E" w14:textId="31F7491E" w:rsidR="006F7B15" w:rsidRDefault="006F7B15" w:rsidP="006F7B15">
      <w:pPr>
        <w:ind w:firstLine="202"/>
        <w:jc w:val="both"/>
        <w:rPr>
          <w:lang w:eastAsia="ja-JP"/>
        </w:rPr>
      </w:pP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Pr="005042CD">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2]","plainTextFormattedCitation":"[12]","previouslyFormattedCitation":"[12]"},"properties":{"noteIndex":0},"schema":"https://github.com/citation-style-language/schema/raw/master/csl-citation.json"}</w:instrText>
      </w:r>
      <w:r w:rsidRPr="005042CD">
        <w:rPr>
          <w:lang w:eastAsia="ja-JP"/>
        </w:rPr>
        <w:fldChar w:fldCharType="separate"/>
      </w:r>
      <w:r w:rsidRPr="005042CD">
        <w:rPr>
          <w:noProof/>
          <w:lang w:eastAsia="ja-JP"/>
        </w:rPr>
        <w:t>[12]</w:t>
      </w:r>
      <w:r w:rsidRPr="005042CD">
        <w:rPr>
          <w:lang w:eastAsia="ja-JP"/>
        </w:rPr>
        <w:fldChar w:fldCharType="end"/>
      </w:r>
      <w:r w:rsidRPr="005042CD">
        <w:rPr>
          <w:lang w:eastAsia="ja-JP"/>
        </w:rPr>
        <w:t xml:space="preserve"> argue that it is important to understand what a blockchain can offer, especially with respect to its data processing capabilities. This group of researchers created BLOCKBENCH, a benchmarking framework that helps understand the performance of private blockchains against data processing workloads. They conduct a comprehensive evaluation of three blockchain systems based on BLOCKBENCH, namely Ethereum, Parity, and Hyperledger Fabric. Their results demonstrated several trade-offs in the design space, as well as big performance gaps between blockchain and database systems.</w:t>
      </w:r>
    </w:p>
    <w:p w14:paraId="76BCD019" w14:textId="62524E06" w:rsidR="00D74A4E" w:rsidRPr="005042CD" w:rsidRDefault="00D74A4E" w:rsidP="006F7B15">
      <w:pPr>
        <w:ind w:firstLine="202"/>
        <w:jc w:val="both"/>
        <w:rPr>
          <w:lang w:eastAsia="ja-JP"/>
        </w:rPr>
      </w:pPr>
      <w:r>
        <w:rPr>
          <w:lang w:eastAsia="ja-JP"/>
        </w:rPr>
        <w:t xml:space="preserve">According to </w:t>
      </w:r>
      <w:r w:rsidRPr="000F7A11">
        <w:rPr>
          <w:i/>
          <w:lang w:eastAsia="ja-JP"/>
        </w:rPr>
        <w:t>Stack Overflow’s annual Developer Survey for 2019</w:t>
      </w:r>
      <w:r>
        <w:rPr>
          <w:lang w:eastAsia="ja-JP"/>
        </w:rPr>
        <w:t xml:space="preserve"> </w:t>
      </w:r>
      <w:r w:rsidR="00962ACC">
        <w:rPr>
          <w:lang w:eastAsia="ja-JP"/>
        </w:rPr>
        <w:fldChar w:fldCharType="begin" w:fldLock="1"/>
      </w:r>
      <w:r w:rsidR="005B2F31">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3]","plainTextFormattedCitation":"[13]","previouslyFormattedCitation":"[13]"},"properties":{"noteIndex":0},"schema":"https://github.com/citation-style-language/schema/raw/master/csl-citation.json"}</w:instrText>
      </w:r>
      <w:r w:rsidR="00962ACC">
        <w:rPr>
          <w:lang w:eastAsia="ja-JP"/>
        </w:rPr>
        <w:fldChar w:fldCharType="separate"/>
      </w:r>
      <w:r w:rsidR="00962ACC" w:rsidRPr="00962ACC">
        <w:rPr>
          <w:noProof/>
          <w:lang w:eastAsia="ja-JP"/>
        </w:rPr>
        <w:t>[13]</w:t>
      </w:r>
      <w:r w:rsidR="00962ACC">
        <w:rPr>
          <w:lang w:eastAsia="ja-JP"/>
        </w:rPr>
        <w:fldChar w:fldCharType="end"/>
      </w:r>
      <w:r>
        <w:rPr>
          <w:lang w:eastAsia="ja-JP"/>
        </w:rPr>
        <w:t xml:space="preserve">, which “is the largest and most comprehensive survey of people who code around the world” </w:t>
      </w:r>
      <w:r w:rsidR="00962ACC">
        <w:rPr>
          <w:lang w:eastAsia="ja-JP"/>
        </w:rPr>
        <w:fldChar w:fldCharType="begin" w:fldLock="1"/>
      </w:r>
      <w:r w:rsidR="00962ACC">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3]","plainTextFormattedCitation":"[13]","previouslyFormattedCitation":"[13]"},"properties":{"noteIndex":0},"schema":"https://github.com/citation-style-language/schema/raw/master/csl-citation.json"}</w:instrText>
      </w:r>
      <w:r w:rsidR="00962ACC">
        <w:rPr>
          <w:lang w:eastAsia="ja-JP"/>
        </w:rPr>
        <w:fldChar w:fldCharType="separate"/>
      </w:r>
      <w:r w:rsidR="00962ACC" w:rsidRPr="00962ACC">
        <w:rPr>
          <w:noProof/>
          <w:lang w:eastAsia="ja-JP"/>
        </w:rPr>
        <w:t>[13]</w:t>
      </w:r>
      <w:r w:rsidR="00962ACC">
        <w:rPr>
          <w:lang w:eastAsia="ja-JP"/>
        </w:rPr>
        <w:fldChar w:fldCharType="end"/>
      </w:r>
      <w:r>
        <w:rPr>
          <w:lang w:eastAsia="ja-JP"/>
        </w:rPr>
        <w:t>, and which was taken by nearly 90,000 developers</w:t>
      </w:r>
      <w:r w:rsidR="006802AB">
        <w:rPr>
          <w:lang w:eastAsia="ja-JP"/>
        </w:rPr>
        <w:t xml:space="preserve"> from</w:t>
      </w:r>
      <w:r w:rsidR="00A00CD3">
        <w:rPr>
          <w:lang w:eastAsia="ja-JP"/>
        </w:rPr>
        <w:t xml:space="preserve"> over</w:t>
      </w:r>
      <w:r w:rsidR="006802AB">
        <w:rPr>
          <w:lang w:eastAsia="ja-JP"/>
        </w:rPr>
        <w:t xml:space="preserve"> 17</w:t>
      </w:r>
      <w:r w:rsidR="00A00CD3">
        <w:rPr>
          <w:lang w:eastAsia="ja-JP"/>
        </w:rPr>
        <w:t>0</w:t>
      </w:r>
      <w:r w:rsidR="006802AB">
        <w:rPr>
          <w:lang w:eastAsia="ja-JP"/>
        </w:rPr>
        <w:t xml:space="preserve"> countries</w:t>
      </w:r>
      <w:r w:rsidR="00B914A0">
        <w:rPr>
          <w:lang w:eastAsia="ja-JP"/>
        </w:rPr>
        <w:t>;</w:t>
      </w:r>
      <w:r>
        <w:rPr>
          <w:lang w:eastAsia="ja-JP"/>
        </w:rPr>
        <w:t xml:space="preserve"> when asked what they primarily believe about blockchain technology, respondents of the survey are largely optimistic about its broad usefulness. </w:t>
      </w:r>
      <w:r w:rsidR="00B914A0">
        <w:rPr>
          <w:lang w:eastAsia="ja-JP"/>
        </w:rPr>
        <w:t>However, t</w:t>
      </w:r>
      <w:r>
        <w:rPr>
          <w:lang w:eastAsia="ja-JP"/>
        </w:rPr>
        <w:t>his optimism is largely concentrated among young, less experienced developers.</w:t>
      </w:r>
      <w:r w:rsidR="008B5455">
        <w:rPr>
          <w:lang w:eastAsia="ja-JP"/>
        </w:rPr>
        <w:t xml:space="preserve"> </w:t>
      </w:r>
      <w:r w:rsidR="008B5455" w:rsidRPr="008B5455">
        <w:rPr>
          <w:lang w:eastAsia="ja-JP"/>
        </w:rPr>
        <w:t xml:space="preserve">The more experienced a respondent is, the more likely </w:t>
      </w:r>
      <w:r w:rsidR="00DD0C18">
        <w:rPr>
          <w:lang w:eastAsia="ja-JP"/>
        </w:rPr>
        <w:t>he is</w:t>
      </w:r>
      <w:r w:rsidR="008B5455" w:rsidRPr="008B5455">
        <w:rPr>
          <w:lang w:eastAsia="ja-JP"/>
        </w:rPr>
        <w:t xml:space="preserve"> to say blockchain technology is an irresponsible use of resources.</w:t>
      </w:r>
      <w:r>
        <w:rPr>
          <w:lang w:eastAsia="ja-JP"/>
        </w:rPr>
        <w:t xml:space="preserve"> </w:t>
      </w:r>
    </w:p>
    <w:p w14:paraId="7A2D0A32" w14:textId="749B785E" w:rsidR="006F7B15" w:rsidRPr="005042CD" w:rsidRDefault="006F7B15" w:rsidP="006F7B15">
      <w:pPr>
        <w:ind w:firstLine="202"/>
        <w:jc w:val="both"/>
        <w:rPr>
          <w:lang w:eastAsia="ja-JP"/>
        </w:rPr>
      </w:pPr>
      <w:r w:rsidRPr="005042CD">
        <w:rPr>
          <w:lang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0B65B493" w14:textId="77777777" w:rsidR="006F7B15" w:rsidRPr="005042CD" w:rsidRDefault="006F7B15" w:rsidP="006F7B15">
      <w:pPr>
        <w:ind w:firstLine="202"/>
        <w:jc w:val="both"/>
        <w:rPr>
          <w:lang w:eastAsia="ja-JP"/>
        </w:rPr>
      </w:pPr>
    </w:p>
    <w:p w14:paraId="3B4589EB" w14:textId="77777777" w:rsidR="006F7B15" w:rsidRPr="005042CD" w:rsidRDefault="006F7B15" w:rsidP="00216266">
      <w:pPr>
        <w:pStyle w:val="Heading1"/>
        <w:rPr>
          <w:lang w:eastAsia="ja-JP"/>
        </w:rPr>
      </w:pPr>
      <w:bookmarkStart w:id="18" w:name="_Toc3892310"/>
      <w:r w:rsidRPr="005042CD">
        <w:rPr>
          <w:lang w:eastAsia="ja-JP"/>
        </w:rPr>
        <w:t>Distributed Ledgers and their Underlying Data Structures</w:t>
      </w:r>
      <w:bookmarkEnd w:id="18"/>
    </w:p>
    <w:p w14:paraId="0A8295BE" w14:textId="4B13E7BB" w:rsidR="009619EB" w:rsidRDefault="00D95286" w:rsidP="008C7AB2">
      <w:pPr>
        <w:ind w:firstLine="202"/>
        <w:jc w:val="both"/>
        <w:rPr>
          <w:lang w:eastAsia="ja-JP"/>
        </w:rPr>
      </w:pPr>
      <w:r w:rsidRPr="00D95286">
        <w:rPr>
          <w:lang w:eastAsia="ja-JP"/>
        </w:rPr>
        <w:t>In this section we present three data structures used to implement distributed ledgers. We focus on the definition of the structures in this section. The following section presents our implementation for each of them</w:t>
      </w:r>
      <w:r>
        <w:rPr>
          <w:lang w:eastAsia="ja-JP"/>
        </w:rPr>
        <w:t>.</w:t>
      </w:r>
    </w:p>
    <w:p w14:paraId="75C8D169" w14:textId="159B9D78" w:rsidR="006F7B15" w:rsidRPr="005042CD" w:rsidRDefault="009619EB" w:rsidP="00D621D1">
      <w:pPr>
        <w:ind w:firstLine="202"/>
        <w:jc w:val="both"/>
        <w:rPr>
          <w:lang w:eastAsia="ja-JP"/>
        </w:rPr>
      </w:pPr>
      <w:r>
        <w:rPr>
          <w:lang w:eastAsia="ja-JP"/>
        </w:rPr>
        <w:t xml:space="preserve">Before going further, let us properly define ledgers and distributed ledgers. </w:t>
      </w:r>
      <w:r w:rsidR="006F7B15" w:rsidRPr="005042CD">
        <w:rPr>
          <w:lang w:eastAsia="ja-JP"/>
        </w:rPr>
        <w:t xml:space="preserve">A </w:t>
      </w:r>
      <w:r w:rsidR="006F7B15" w:rsidRPr="008C7AB2">
        <w:rPr>
          <w:i/>
          <w:lang w:eastAsia="ja-JP"/>
        </w:rPr>
        <w:t>ledger</w:t>
      </w:r>
      <w:r w:rsidR="006F7B15" w:rsidRPr="005042CD">
        <w:rPr>
          <w:lang w:eastAsia="ja-JP"/>
        </w:rPr>
        <w:t xml:space="preserve"> </w:t>
      </w:r>
      <w:r w:rsidR="009A1955">
        <w:rPr>
          <w:lang w:eastAsia="ja-JP"/>
        </w:rPr>
        <w:t xml:space="preserve">is </w:t>
      </w:r>
      <w:r w:rsidR="009A1955" w:rsidRPr="009A1955">
        <w:rPr>
          <w:lang w:eastAsia="ja-JP"/>
        </w:rPr>
        <w:t>an account book of final entry, in which business transactions are recorded.</w:t>
      </w:r>
      <w:r w:rsidR="009A1955">
        <w:rPr>
          <w:lang w:eastAsia="ja-JP"/>
        </w:rPr>
        <w:t xml:space="preserve"> </w:t>
      </w:r>
      <w:r w:rsidR="006F7B15" w:rsidRPr="005042CD">
        <w:rPr>
          <w:lang w:eastAsia="ja-JP"/>
        </w:rPr>
        <w:t xml:space="preserve">A </w:t>
      </w:r>
      <w:r w:rsidR="006F7B15" w:rsidRPr="008C7AB2">
        <w:rPr>
          <w:i/>
          <w:lang w:eastAsia="ja-JP"/>
        </w:rPr>
        <w:t>distributed ledger</w:t>
      </w:r>
      <w:r w:rsidR="006F7B15" w:rsidRPr="005042CD">
        <w:rPr>
          <w:lang w:eastAsia="ja-JP"/>
        </w:rPr>
        <w:t xml:space="preserve"> is a consensus of replicated, shared, and synchronized </w:t>
      </w:r>
      <w:r w:rsidR="006F7B15" w:rsidRPr="005042CD">
        <w:rPr>
          <w:lang w:eastAsia="ja-JP"/>
        </w:rPr>
        <w:t>digital data where there is no central administrator or centralized data storage</w:t>
      </w:r>
      <w:r w:rsidR="00244844" w:rsidRPr="005042CD">
        <w:rPr>
          <w:lang w:eastAsia="ja-JP"/>
        </w:rPr>
        <w:t xml:space="preserve"> </w:t>
      </w:r>
      <w:r w:rsidR="00244844" w:rsidRPr="005042CD">
        <w:rPr>
          <w:lang w:eastAsia="ja-JP"/>
        </w:rPr>
        <w:fldChar w:fldCharType="begin" w:fldLock="1"/>
      </w:r>
      <w:r w:rsidR="008A5893" w:rsidRPr="005042CD">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244844" w:rsidRPr="005042CD">
        <w:rPr>
          <w:lang w:eastAsia="ja-JP"/>
        </w:rPr>
        <w:fldChar w:fldCharType="separate"/>
      </w:r>
      <w:r w:rsidR="00244844" w:rsidRPr="005042CD">
        <w:rPr>
          <w:noProof/>
          <w:lang w:eastAsia="ja-JP"/>
        </w:rPr>
        <w:t>[1]</w:t>
      </w:r>
      <w:r w:rsidR="00244844" w:rsidRPr="005042CD">
        <w:rPr>
          <w:lang w:eastAsia="ja-JP"/>
        </w:rPr>
        <w:fldChar w:fldCharType="end"/>
      </w:r>
      <w:r w:rsidR="006F7B15" w:rsidRPr="005042CD">
        <w:rPr>
          <w:lang w:eastAsia="ja-JP"/>
        </w:rPr>
        <w:t>. To ensure replication across nodes is undertaken, distributed ledgers require a peer-to-peer network and a consensus algorithm</w:t>
      </w:r>
      <w:r w:rsidR="005B2F31">
        <w:rPr>
          <w:lang w:eastAsia="ja-JP"/>
        </w:rPr>
        <w:t xml:space="preserve"> </w:t>
      </w:r>
      <w:r w:rsidR="005B2F31">
        <w:rPr>
          <w:lang w:eastAsia="ja-JP"/>
        </w:rPr>
        <w:fldChar w:fldCharType="begin" w:fldLock="1"/>
      </w:r>
      <w:r w:rsidR="005E7A5A">
        <w:rPr>
          <w:lang w:eastAsia="ja-JP"/>
        </w:rPr>
        <w:instrText>ADDIN CSL_CITATION {"citationItems":[{"id":"ITEM-1","itemData":{"DOI":"10.1109/SMC.2017.8123011","author":[{"dropping-particle":"","family":"Mingxiao","given":"D","non-dropping-particle":"","parse-names":false,"suffix":""},{"dropping-particle":"","family":"Xiaofeng","given":"M","non-dropping-particle":"","parse-names":false,"suffix":""},{"dropping-particle":"","family":"Zhe","given":"Z","non-dropping-particle":"","parse-names":false,"suffix":""},{"dropping-particle":"","family":"Xiangwei","given":"W","non-dropping-particle":"","parse-names":false,"suffix":""},{"dropping-particle":"","family":"Qijun","given":"C","non-dropping-particle":"","parse-names":false,"suffix":""}],"container-title":"2017 IEEE International Conference on Systems, Man, and Cybernetics (SMC)","id":"ITEM-1","issued":{"date-parts":[["2017","10"]]},"page":"2567-2572","title":"A review on consensus algorithm of blockchain","type":"paper-conference"},"uris":["http://www.mendeley.com/documents/?uuid=e6204edf-d875-42f1-bd5c-f66ebefa98db"]}],"mendeley":{"formattedCitation":"[14]","plainTextFormattedCitation":"[14]","previouslyFormattedCitation":"[14]"},"properties":{"noteIndex":0},"schema":"https://github.com/citation-style-language/schema/raw/master/csl-citation.json"}</w:instrText>
      </w:r>
      <w:r w:rsidR="005B2F31">
        <w:rPr>
          <w:lang w:eastAsia="ja-JP"/>
        </w:rPr>
        <w:fldChar w:fldCharType="separate"/>
      </w:r>
      <w:r w:rsidR="005B2F31" w:rsidRPr="005B2F31">
        <w:rPr>
          <w:noProof/>
          <w:lang w:eastAsia="ja-JP"/>
        </w:rPr>
        <w:t>[14]</w:t>
      </w:r>
      <w:r w:rsidR="005B2F31">
        <w:rPr>
          <w:lang w:eastAsia="ja-JP"/>
        </w:rPr>
        <w:fldChar w:fldCharType="end"/>
      </w:r>
      <w:r w:rsidR="006F7B15" w:rsidRPr="005042CD">
        <w:rPr>
          <w:lang w:eastAsia="ja-JP"/>
        </w:rPr>
        <w:t>. Distributed ledgers make use of data structures to store the transactions.</w:t>
      </w:r>
    </w:p>
    <w:p w14:paraId="62E5E29A" w14:textId="77777777" w:rsidR="00216266" w:rsidRPr="005042CD" w:rsidRDefault="00216266" w:rsidP="006F58A4">
      <w:pPr>
        <w:jc w:val="both"/>
        <w:rPr>
          <w:lang w:eastAsia="ja-JP"/>
        </w:rPr>
      </w:pPr>
    </w:p>
    <w:p w14:paraId="6C0F7074" w14:textId="77777777" w:rsidR="008B53D4" w:rsidRPr="005042CD" w:rsidRDefault="008B53D4" w:rsidP="006F58A4">
      <w:pPr>
        <w:pStyle w:val="Heading2"/>
        <w:rPr>
          <w:lang w:eastAsia="ja-JP"/>
        </w:rPr>
      </w:pPr>
      <w:r w:rsidRPr="005042CD">
        <w:rPr>
          <w:lang w:eastAsia="ja-JP"/>
        </w:rPr>
        <w:t>The blockchain</w:t>
      </w:r>
    </w:p>
    <w:p w14:paraId="2759FBDE" w14:textId="431DF881" w:rsidR="008B53D4" w:rsidRPr="005042CD" w:rsidRDefault="008B53D4" w:rsidP="008B53D4">
      <w:pPr>
        <w:ind w:firstLine="202"/>
        <w:jc w:val="both"/>
        <w:rPr>
          <w:lang w:eastAsia="ja-JP"/>
        </w:rPr>
      </w:pPr>
      <w:r w:rsidRPr="005042CD">
        <w:rPr>
          <w:lang w:eastAsia="ja-JP"/>
        </w:rPr>
        <w:t>When Satoshi Nakamoto set the Bitcoin blockchain into motion in 2009, he introduced the concept of a proof of work-based blockchain to allow</w:t>
      </w:r>
      <w:r w:rsidR="00A81E6B">
        <w:rPr>
          <w:lang w:eastAsia="ja-JP"/>
        </w:rPr>
        <w:t xml:space="preserve"> </w:t>
      </w:r>
      <w:r w:rsidR="00162139">
        <w:rPr>
          <w:lang w:eastAsia="ja-JP"/>
        </w:rPr>
        <w:t xml:space="preserve">an </w:t>
      </w:r>
      <w:r w:rsidRPr="005042CD">
        <w:rPr>
          <w:lang w:eastAsia="ja-JP"/>
        </w:rPr>
        <w:t xml:space="preserve">agreement on the order of transactions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lang w:eastAsia="ja-JP"/>
        </w:rPr>
        <w:fldChar w:fldCharType="separate"/>
      </w:r>
      <w:r w:rsidRPr="005042CD">
        <w:rPr>
          <w:noProof/>
          <w:lang w:eastAsia="ja-JP"/>
        </w:rPr>
        <w:t>[2]</w:t>
      </w:r>
      <w:r w:rsidRPr="005042CD">
        <w:rPr>
          <w:lang w:eastAsia="ja-JP"/>
        </w:rPr>
        <w:fldChar w:fldCharType="end"/>
      </w:r>
      <w:r w:rsidRPr="005042CD">
        <w:rPr>
          <w:lang w:eastAsia="ja-JP"/>
        </w:rPr>
        <w:t xml:space="preserve">. The blockchain is the first credible solution to the double-spending problem, which for decades hindered the development of decentralized digital currency. </w:t>
      </w:r>
    </w:p>
    <w:p w14:paraId="42203283" w14:textId="7D817622" w:rsidR="008B53D4" w:rsidRPr="005042CD" w:rsidRDefault="008B53D4" w:rsidP="008B53D4">
      <w:pPr>
        <w:ind w:firstLine="202"/>
        <w:jc w:val="both"/>
        <w:rPr>
          <w:lang w:eastAsia="ja-JP"/>
        </w:rPr>
      </w:pPr>
      <w:r w:rsidRPr="005042CD">
        <w:rPr>
          <w:lang w:eastAsia="ja-JP"/>
        </w:rPr>
        <w:t>As a data structure, the blockchain</w:t>
      </w:r>
      <w:r w:rsidR="00CC3381">
        <w:rPr>
          <w:lang w:eastAsia="ja-JP"/>
        </w:rPr>
        <w:t xml:space="preserve">, pictured in </w:t>
      </w:r>
      <w:r w:rsidR="00CC3381">
        <w:rPr>
          <w:lang w:eastAsia="ja-JP"/>
        </w:rPr>
        <w:fldChar w:fldCharType="begin"/>
      </w:r>
      <w:r w:rsidR="00CC3381">
        <w:rPr>
          <w:lang w:eastAsia="ja-JP"/>
        </w:rPr>
        <w:instrText xml:space="preserve"> REF _Ref6396831 \h </w:instrText>
      </w:r>
      <w:r w:rsidR="00CC3381">
        <w:rPr>
          <w:lang w:eastAsia="ja-JP"/>
        </w:rPr>
      </w:r>
      <w:r w:rsidR="00CC3381">
        <w:rPr>
          <w:lang w:eastAsia="ja-JP"/>
        </w:rPr>
        <w:fldChar w:fldCharType="separate"/>
      </w:r>
      <w:r w:rsidR="00CC3381" w:rsidRPr="005042CD">
        <w:rPr>
          <w:sz w:val="16"/>
          <w:lang w:eastAsia="ja-JP"/>
        </w:rPr>
        <w:t>Figure 2</w:t>
      </w:r>
      <w:r w:rsidR="00CC3381">
        <w:rPr>
          <w:lang w:eastAsia="ja-JP"/>
        </w:rPr>
        <w:fldChar w:fldCharType="end"/>
      </w:r>
      <w:r w:rsidR="00CC3381">
        <w:rPr>
          <w:lang w:eastAsia="ja-JP"/>
        </w:rPr>
        <w:t>,</w:t>
      </w:r>
      <w:r w:rsidRPr="005042CD">
        <w:rPr>
          <w:lang w:eastAsia="ja-JP"/>
        </w:rPr>
        <w:t xml:space="preserve"> is an ordered list of blocks where each block contains a list of transactions. Each block in the blockchain is “chained” back to the previous block by containing a hash of the previous block. This way, the historical transactions in the blockchain may not be deleted or altered without invalidating the chain of hashes.</w:t>
      </w:r>
    </w:p>
    <w:p w14:paraId="343846B9" w14:textId="77777777" w:rsidR="001668CD" w:rsidRPr="005042CD" w:rsidRDefault="001668CD" w:rsidP="008B53D4">
      <w:pPr>
        <w:ind w:firstLine="202"/>
        <w:jc w:val="both"/>
        <w:rPr>
          <w:lang w:eastAsia="ja-JP"/>
        </w:rPr>
      </w:pPr>
    </w:p>
    <w:p w14:paraId="34CFE7DF" w14:textId="58363FBE" w:rsidR="001668CD" w:rsidRPr="005042CD" w:rsidRDefault="001668CD" w:rsidP="008B53D4">
      <w:pPr>
        <w:ind w:firstLine="202"/>
        <w:jc w:val="both"/>
        <w:rPr>
          <w:lang w:eastAsia="ja-JP"/>
        </w:rPr>
      </w:pPr>
      <w:r w:rsidRPr="005042CD">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9"/>
                    <a:srcRect l="6523"/>
                    <a:stretch/>
                  </pic:blipFill>
                  <pic:spPr>
                    <a:xfrm>
                      <a:off x="0" y="0"/>
                      <a:ext cx="3200400" cy="857087"/>
                    </a:xfrm>
                    <a:prstGeom prst="rect">
                      <a:avLst/>
                    </a:prstGeom>
                  </pic:spPr>
                </pic:pic>
              </a:graphicData>
            </a:graphic>
          </wp:inline>
        </w:drawing>
      </w:r>
    </w:p>
    <w:p w14:paraId="3772E775" w14:textId="351120E6" w:rsidR="001668CD" w:rsidRPr="005042CD" w:rsidRDefault="001668CD" w:rsidP="00124EC2">
      <w:pPr>
        <w:jc w:val="both"/>
        <w:rPr>
          <w:sz w:val="16"/>
          <w:lang w:eastAsia="ja-JP"/>
        </w:rPr>
      </w:pPr>
      <w:bookmarkStart w:id="19" w:name="_Toc528165824"/>
      <w:bookmarkStart w:id="20" w:name="_Toc3889805"/>
      <w:bookmarkStart w:id="21" w:name="_Ref639683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5E7A5A">
        <w:rPr>
          <w:noProof/>
          <w:sz w:val="16"/>
          <w:lang w:eastAsia="ja-JP"/>
        </w:rPr>
        <w:t>2</w:t>
      </w:r>
      <w:r w:rsidRPr="005042CD">
        <w:rPr>
          <w:sz w:val="16"/>
          <w:lang w:eastAsia="ja-JP"/>
        </w:rPr>
        <w:fldChar w:fldCharType="end"/>
      </w:r>
      <w:bookmarkEnd w:id="21"/>
      <w:r w:rsidRPr="005042CD">
        <w:rPr>
          <w:sz w:val="16"/>
          <w:lang w:eastAsia="ja-JP"/>
        </w:rPr>
        <w:t>. The blockchain</w:t>
      </w:r>
      <w:bookmarkEnd w:id="19"/>
      <w:r w:rsidRPr="005042CD">
        <w:rPr>
          <w:sz w:val="16"/>
          <w:lang w:eastAsia="ja-JP"/>
        </w:rPr>
        <w:t xml:space="preserve">. Image taken from </w:t>
      </w:r>
      <w:r w:rsidRPr="005042CD">
        <w:rPr>
          <w:sz w:val="16"/>
          <w:lang w:eastAsia="ja-JP"/>
        </w:rPr>
        <w:fldChar w:fldCharType="begin" w:fldLock="1"/>
      </w:r>
      <w:r w:rsidRPr="005042CD">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sz w:val="16"/>
          <w:lang w:eastAsia="ja-JP"/>
        </w:rPr>
        <w:fldChar w:fldCharType="separate"/>
      </w:r>
      <w:r w:rsidRPr="005042CD">
        <w:rPr>
          <w:noProof/>
          <w:sz w:val="16"/>
          <w:lang w:eastAsia="ja-JP"/>
        </w:rPr>
        <w:t>[2]</w:t>
      </w:r>
      <w:r w:rsidRPr="005042CD">
        <w:rPr>
          <w:sz w:val="16"/>
          <w:lang w:eastAsia="ja-JP"/>
        </w:rPr>
        <w:fldChar w:fldCharType="end"/>
      </w:r>
      <w:r w:rsidRPr="005042CD">
        <w:rPr>
          <w:sz w:val="16"/>
          <w:lang w:eastAsia="ja-JP"/>
        </w:rPr>
        <w:t>.</w:t>
      </w:r>
      <w:bookmarkEnd w:id="20"/>
    </w:p>
    <w:p w14:paraId="31CFDC16" w14:textId="069C006F" w:rsidR="008B53D4" w:rsidRPr="005042CD" w:rsidRDefault="008B53D4" w:rsidP="008B53D4">
      <w:pPr>
        <w:ind w:firstLine="202"/>
        <w:jc w:val="both"/>
        <w:rPr>
          <w:lang w:eastAsia="ja-JP"/>
        </w:rPr>
      </w:pPr>
    </w:p>
    <w:p w14:paraId="2566B9DC" w14:textId="5566CF4C" w:rsidR="001668CD" w:rsidRPr="005042CD" w:rsidRDefault="001668CD" w:rsidP="001668CD">
      <w:pPr>
        <w:ind w:firstLine="202"/>
        <w:jc w:val="both"/>
        <w:rPr>
          <w:lang w:eastAsia="ja-JP"/>
        </w:rPr>
      </w:pPr>
      <w:r w:rsidRPr="005042CD">
        <w:rPr>
          <w:lang w:eastAsia="ja-JP"/>
        </w:rPr>
        <w:t>Public key cryptography and digital signatures are used to identify accounts and to ensure authorization of transactions. A transaction is signed by its initiator, to authorize the expenditure of their money, and this transaction is sent to a node connected to the blockchain network, which validates the transaction. If the transaction is valid and previously unknown to the node, the node propagates it to other nodes in the network. The other nodes also validate the transaction and propagate it to their peers until the transaction reaches all nodes in the network.</w:t>
      </w:r>
    </w:p>
    <w:p w14:paraId="642B70D2" w14:textId="71941CCD" w:rsidR="00E84838" w:rsidRPr="005042CD" w:rsidRDefault="00E84838" w:rsidP="001668CD">
      <w:pPr>
        <w:ind w:firstLine="202"/>
        <w:jc w:val="both"/>
        <w:rPr>
          <w:lang w:eastAsia="ja-JP"/>
        </w:rPr>
      </w:pPr>
    </w:p>
    <w:p w14:paraId="050C78C9" w14:textId="77777777" w:rsidR="00E84838" w:rsidRPr="005042CD" w:rsidRDefault="00E84838" w:rsidP="006F58A4">
      <w:pPr>
        <w:pStyle w:val="Heading2"/>
        <w:rPr>
          <w:lang w:eastAsia="ja-JP"/>
        </w:rPr>
      </w:pPr>
      <w:r w:rsidRPr="005042CD">
        <w:rPr>
          <w:lang w:eastAsia="ja-JP"/>
        </w:rPr>
        <w:t>The tangle</w:t>
      </w:r>
    </w:p>
    <w:p w14:paraId="4A826BEB" w14:textId="4FC690F2" w:rsidR="00E84838" w:rsidRPr="005042CD" w:rsidRDefault="00E84838" w:rsidP="00E84838">
      <w:pPr>
        <w:ind w:firstLine="202"/>
        <w:jc w:val="both"/>
        <w:rPr>
          <w:lang w:eastAsia="ja-JP"/>
        </w:rPr>
      </w:pPr>
      <w:r w:rsidRPr="005042CD">
        <w:rPr>
          <w:lang w:eastAsia="ja-JP"/>
        </w:rPr>
        <w:t xml:space="preserve">IOTA is new a cryptocurrency designed for the Internet-of-Things industry. Sergei Popov introduces the main feature of this cryptocurrency: the </w:t>
      </w:r>
      <w:r w:rsidRPr="005042CD">
        <w:rPr>
          <w:i/>
          <w:lang w:eastAsia="ja-JP"/>
        </w:rPr>
        <w:t xml:space="preserve">tangle </w:t>
      </w:r>
      <w:r w:rsidRPr="005042CD">
        <w:rPr>
          <w:i/>
          <w:lang w:eastAsia="ja-JP"/>
        </w:rPr>
        <w:fldChar w:fldCharType="begin" w:fldLock="1"/>
      </w:r>
      <w:r w:rsidRPr="005042CD">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i/>
          <w:lang w:eastAsia="ja-JP"/>
        </w:rPr>
        <w:fldChar w:fldCharType="separate"/>
      </w:r>
      <w:r w:rsidRPr="005042CD">
        <w:rPr>
          <w:noProof/>
          <w:lang w:eastAsia="ja-JP"/>
        </w:rPr>
        <w:t>[4]</w:t>
      </w:r>
      <w:r w:rsidRPr="005042CD">
        <w:rPr>
          <w:lang w:eastAsia="ja-JP"/>
        </w:rPr>
        <w:fldChar w:fldCharType="end"/>
      </w:r>
      <w:r w:rsidRPr="005042CD">
        <w:rPr>
          <w:lang w:eastAsia="ja-JP"/>
        </w:rPr>
        <w:t>. The tangle</w:t>
      </w:r>
      <w:r w:rsidR="005E7A5A">
        <w:rPr>
          <w:lang w:eastAsia="ja-JP"/>
        </w:rPr>
        <w:t xml:space="preserve">, pictured </w:t>
      </w:r>
      <w:r w:rsidR="005E7A5A" w:rsidRPr="004B78B3">
        <w:rPr>
          <w:lang w:eastAsia="ja-JP"/>
        </w:rPr>
        <w:t xml:space="preserve">in </w:t>
      </w:r>
      <w:r w:rsidR="004B78B3" w:rsidRPr="004B78B3">
        <w:rPr>
          <w:lang w:eastAsia="ja-JP"/>
        </w:rPr>
        <w:fldChar w:fldCharType="begin"/>
      </w:r>
      <w:r w:rsidR="004B78B3" w:rsidRPr="004B78B3">
        <w:rPr>
          <w:lang w:eastAsia="ja-JP"/>
        </w:rPr>
        <w:instrText xml:space="preserve"> REF _Ref6397070 \h </w:instrText>
      </w:r>
      <w:r w:rsidR="004B78B3" w:rsidRPr="004B78B3">
        <w:rPr>
          <w:lang w:eastAsia="ja-JP"/>
        </w:rPr>
      </w:r>
      <w:r w:rsidR="004B78B3" w:rsidRPr="004B78B3">
        <w:rPr>
          <w:lang w:eastAsia="ja-JP"/>
        </w:rPr>
        <w:instrText xml:space="preserve"> \* MERGEFORMAT </w:instrText>
      </w:r>
      <w:r w:rsidR="004B78B3" w:rsidRPr="004B78B3">
        <w:rPr>
          <w:lang w:eastAsia="ja-JP"/>
        </w:rPr>
        <w:fldChar w:fldCharType="separate"/>
      </w:r>
      <w:r w:rsidR="004B78B3" w:rsidRPr="004B78B3">
        <w:rPr>
          <w:sz w:val="16"/>
        </w:rPr>
        <w:t xml:space="preserve">Figure </w:t>
      </w:r>
      <w:r w:rsidR="004B78B3" w:rsidRPr="004B78B3">
        <w:rPr>
          <w:noProof/>
          <w:sz w:val="16"/>
        </w:rPr>
        <w:t>3</w:t>
      </w:r>
      <w:r w:rsidR="004B78B3" w:rsidRPr="004B78B3">
        <w:rPr>
          <w:lang w:eastAsia="ja-JP"/>
        </w:rPr>
        <w:fldChar w:fldCharType="end"/>
      </w:r>
      <w:r w:rsidR="005E7A5A" w:rsidRPr="004B78B3">
        <w:rPr>
          <w:lang w:eastAsia="ja-JP"/>
        </w:rPr>
        <w:t>,</w:t>
      </w:r>
      <w:r w:rsidRPr="004B78B3">
        <w:rPr>
          <w:lang w:eastAsia="ja-JP"/>
        </w:rPr>
        <w:t xml:space="preserve"> is a directed </w:t>
      </w:r>
      <w:r w:rsidRPr="005042CD">
        <w:rPr>
          <w:lang w:eastAsia="ja-JP"/>
        </w:rPr>
        <w:t xml:space="preserve">acyclic graph for storing transactions and, according to the group behind IOTA, </w:t>
      </w:r>
      <w:r w:rsidR="008A5893" w:rsidRPr="005042CD">
        <w:rPr>
          <w:lang w:eastAsia="ja-JP"/>
        </w:rPr>
        <w:t>“</w:t>
      </w:r>
      <w:r w:rsidRPr="005042CD">
        <w:rPr>
          <w:lang w:eastAsia="ja-JP"/>
        </w:rPr>
        <w:t>succeeds the blockchain as its next evolutionary step</w:t>
      </w:r>
      <w:r w:rsidR="008A5893" w:rsidRPr="005042CD">
        <w:rPr>
          <w:lang w:eastAsia="ja-JP"/>
        </w:rPr>
        <w:t xml:space="preserve">” </w:t>
      </w:r>
      <w:r w:rsidR="008A5893" w:rsidRPr="005042CD">
        <w:rPr>
          <w:lang w:eastAsia="ja-JP"/>
        </w:rPr>
        <w:fldChar w:fldCharType="begin" w:fldLock="1"/>
      </w:r>
      <w:r w:rsidR="007F6396"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008A5893" w:rsidRPr="005042CD">
        <w:rPr>
          <w:lang w:eastAsia="ja-JP"/>
        </w:rPr>
        <w:fldChar w:fldCharType="separate"/>
      </w:r>
      <w:r w:rsidR="008A5893" w:rsidRPr="005042CD">
        <w:rPr>
          <w:noProof/>
          <w:lang w:eastAsia="ja-JP"/>
        </w:rPr>
        <w:t>[4, p. 1]</w:t>
      </w:r>
      <w:r w:rsidR="008A5893" w:rsidRPr="005042CD">
        <w:rPr>
          <w:lang w:eastAsia="ja-JP"/>
        </w:rPr>
        <w:fldChar w:fldCharType="end"/>
      </w:r>
      <w:r w:rsidRPr="005042CD">
        <w:rPr>
          <w:lang w:eastAsia="ja-JP"/>
        </w:rPr>
        <w:t>. The transactions issued by nodes are the site set of the tangle graph and the edge set is obtained in the following way: when a new transaction arrives, it must approve two previous transactions. These approvals are represented by directed edges from the new transactions to the other two transactions. To clarify the terminology:</w:t>
      </w:r>
    </w:p>
    <w:p w14:paraId="5C0B6DDC" w14:textId="77777777" w:rsidR="00E84838" w:rsidRPr="005042CD" w:rsidRDefault="00E84838" w:rsidP="00E84838">
      <w:pPr>
        <w:ind w:firstLine="202"/>
        <w:jc w:val="both"/>
        <w:rPr>
          <w:lang w:eastAsia="ja-JP"/>
        </w:rPr>
      </w:pPr>
    </w:p>
    <w:p w14:paraId="0872F95B" w14:textId="77777777" w:rsidR="00E84838" w:rsidRPr="005042CD" w:rsidRDefault="00E84838" w:rsidP="009777AA">
      <w:pPr>
        <w:numPr>
          <w:ilvl w:val="0"/>
          <w:numId w:val="8"/>
        </w:numPr>
        <w:jc w:val="both"/>
        <w:rPr>
          <w:lang w:eastAsia="ja-JP"/>
        </w:rPr>
      </w:pPr>
      <w:r w:rsidRPr="005042CD">
        <w:rPr>
          <w:lang w:eastAsia="ja-JP"/>
        </w:rPr>
        <w:t>Sites are the transactions represented on the tangle graph.</w:t>
      </w:r>
    </w:p>
    <w:p w14:paraId="3DD4C983" w14:textId="3D828596" w:rsidR="00E84838" w:rsidRPr="005042CD" w:rsidRDefault="00E84838" w:rsidP="009777AA">
      <w:pPr>
        <w:numPr>
          <w:ilvl w:val="0"/>
          <w:numId w:val="8"/>
        </w:numPr>
        <w:jc w:val="both"/>
        <w:rPr>
          <w:lang w:eastAsia="ja-JP"/>
        </w:rPr>
      </w:pPr>
      <w:r w:rsidRPr="005042CD">
        <w:rPr>
          <w:lang w:eastAsia="ja-JP"/>
        </w:rPr>
        <w:t>Nodes are entities that issue and validate transactions.</w:t>
      </w:r>
    </w:p>
    <w:p w14:paraId="534B9E36" w14:textId="77777777" w:rsidR="00E84838" w:rsidRPr="005042CD" w:rsidRDefault="00E84838" w:rsidP="00E84838">
      <w:pPr>
        <w:jc w:val="both"/>
        <w:rPr>
          <w:lang w:eastAsia="ja-JP"/>
        </w:rPr>
      </w:pPr>
    </w:p>
    <w:p w14:paraId="27437BEF" w14:textId="77777777" w:rsidR="00E84838" w:rsidRPr="005042CD" w:rsidRDefault="00E84838" w:rsidP="00E84838">
      <w:pPr>
        <w:ind w:firstLine="202"/>
        <w:jc w:val="both"/>
        <w:rPr>
          <w:lang w:eastAsia="ja-JP"/>
        </w:rPr>
      </w:pPr>
      <w:r w:rsidRPr="005042CD">
        <w:rPr>
          <w:lang w:eastAsia="ja-JP"/>
        </w:rPr>
        <w:t xml:space="preserve">The main idea behind the tangle is that to issue a transaction, users must work to approve other transactions. In this way, users who issue a transaction are contributing to the network’s </w:t>
      </w:r>
      <w:r w:rsidRPr="005042CD">
        <w:rPr>
          <w:lang w:eastAsia="ja-JP"/>
        </w:rPr>
        <w:lastRenderedPageBreak/>
        <w:t xml:space="preserve">security. Nodes check if transactions are conflicting. If a node finds that a transaction is in conflict with the tangle history, the node will not approve the conflicting transaction. As a transaction receives additional approvals, it is accepted by the system with a higher level of confidence. </w:t>
      </w:r>
    </w:p>
    <w:p w14:paraId="2FF470DE" w14:textId="77777777" w:rsidR="005E7A5A" w:rsidRDefault="00E84838" w:rsidP="005E7A5A">
      <w:pPr>
        <w:keepNext/>
        <w:ind w:firstLine="202"/>
        <w:jc w:val="both"/>
      </w:pPr>
      <w:r w:rsidRPr="005042CD">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127274"/>
                    </a:xfrm>
                    <a:prstGeom prst="rect">
                      <a:avLst/>
                    </a:prstGeom>
                  </pic:spPr>
                </pic:pic>
              </a:graphicData>
            </a:graphic>
          </wp:inline>
        </w:drawing>
      </w:r>
      <w:bookmarkStart w:id="22" w:name="_Toc528165825"/>
      <w:bookmarkStart w:id="23" w:name="_Toc3889806"/>
    </w:p>
    <w:p w14:paraId="4A090CD2" w14:textId="771D32FE" w:rsidR="00216266" w:rsidRPr="005E7A5A" w:rsidRDefault="005E7A5A" w:rsidP="005E7A5A">
      <w:pPr>
        <w:pStyle w:val="Caption"/>
        <w:jc w:val="both"/>
        <w:rPr>
          <w:i w:val="0"/>
          <w:color w:val="auto"/>
          <w:sz w:val="16"/>
        </w:rPr>
      </w:pPr>
      <w:bookmarkStart w:id="24" w:name="_Ref6397070"/>
      <w:r w:rsidRPr="005E7A5A">
        <w:rPr>
          <w:i w:val="0"/>
          <w:color w:val="auto"/>
          <w:sz w:val="16"/>
        </w:rPr>
        <w:t xml:space="preserve">Figure </w:t>
      </w:r>
      <w:r w:rsidRPr="005E7A5A">
        <w:rPr>
          <w:i w:val="0"/>
          <w:color w:val="auto"/>
          <w:sz w:val="16"/>
        </w:rPr>
        <w:fldChar w:fldCharType="begin"/>
      </w:r>
      <w:r w:rsidRPr="005E7A5A">
        <w:rPr>
          <w:i w:val="0"/>
          <w:color w:val="auto"/>
          <w:sz w:val="16"/>
        </w:rPr>
        <w:instrText xml:space="preserve"> SEQ Figure \* ARABIC </w:instrText>
      </w:r>
      <w:r w:rsidRPr="005E7A5A">
        <w:rPr>
          <w:i w:val="0"/>
          <w:color w:val="auto"/>
          <w:sz w:val="16"/>
        </w:rPr>
        <w:fldChar w:fldCharType="separate"/>
      </w:r>
      <w:r w:rsidRPr="005E7A5A">
        <w:rPr>
          <w:i w:val="0"/>
          <w:noProof/>
          <w:color w:val="auto"/>
          <w:sz w:val="16"/>
        </w:rPr>
        <w:t>3</w:t>
      </w:r>
      <w:r w:rsidRPr="005E7A5A">
        <w:rPr>
          <w:i w:val="0"/>
          <w:color w:val="auto"/>
          <w:sz w:val="16"/>
        </w:rPr>
        <w:fldChar w:fldCharType="end"/>
      </w:r>
      <w:bookmarkEnd w:id="24"/>
      <w:r w:rsidRPr="005E7A5A">
        <w:rPr>
          <w:i w:val="0"/>
          <w:color w:val="auto"/>
          <w:sz w:val="16"/>
        </w:rPr>
        <w:t>. The tangle. Image</w:t>
      </w:r>
      <w:bookmarkEnd w:id="22"/>
      <w:bookmarkEnd w:id="23"/>
      <w:r>
        <w:rPr>
          <w:i w:val="0"/>
          <w:color w:val="auto"/>
          <w:sz w:val="16"/>
        </w:rPr>
        <w:t xml:space="preserve"> taken from </w:t>
      </w:r>
      <w:r>
        <w:rPr>
          <w:i w:val="0"/>
          <w:color w:val="auto"/>
          <w:sz w:val="16"/>
        </w:rPr>
        <w:fldChar w:fldCharType="begin" w:fldLock="1"/>
      </w:r>
      <w:r w:rsidR="00F43FFF">
        <w:rPr>
          <w:i w:val="0"/>
          <w:color w:val="auto"/>
          <w:sz w:val="16"/>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15]","plainTextFormattedCitation":"[15]","previouslyFormattedCitation":"[15]"},"properties":{"noteIndex":0},"schema":"https://github.com/citation-style-language/schema/raw/master/csl-citation.json"}</w:instrText>
      </w:r>
      <w:r>
        <w:rPr>
          <w:i w:val="0"/>
          <w:color w:val="auto"/>
          <w:sz w:val="16"/>
        </w:rPr>
        <w:fldChar w:fldCharType="separate"/>
      </w:r>
      <w:r w:rsidRPr="005E7A5A">
        <w:rPr>
          <w:i w:val="0"/>
          <w:noProof/>
          <w:color w:val="auto"/>
          <w:sz w:val="16"/>
        </w:rPr>
        <w:t>[15]</w:t>
      </w:r>
      <w:r>
        <w:rPr>
          <w:i w:val="0"/>
          <w:color w:val="auto"/>
          <w:sz w:val="16"/>
        </w:rPr>
        <w:fldChar w:fldCharType="end"/>
      </w:r>
      <w:r>
        <w:rPr>
          <w:i w:val="0"/>
          <w:color w:val="auto"/>
          <w:sz w:val="16"/>
        </w:rPr>
        <w:t>.</w:t>
      </w:r>
    </w:p>
    <w:p w14:paraId="2A828638" w14:textId="77777777" w:rsidR="00E84838" w:rsidRPr="005042CD" w:rsidRDefault="00E84838" w:rsidP="006F58A4">
      <w:pPr>
        <w:pStyle w:val="Heading2"/>
        <w:rPr>
          <w:lang w:eastAsia="ja-JP"/>
        </w:rPr>
      </w:pPr>
      <w:r w:rsidRPr="005042CD">
        <w:rPr>
          <w:lang w:eastAsia="ja-JP"/>
        </w:rPr>
        <w:t>The block-lattice</w:t>
      </w:r>
    </w:p>
    <w:p w14:paraId="6C63EDFB" w14:textId="66EE47AD" w:rsidR="00E84838" w:rsidRPr="005042CD" w:rsidRDefault="00E84838" w:rsidP="00E84838">
      <w:pPr>
        <w:ind w:firstLine="202"/>
        <w:jc w:val="both"/>
        <w:rPr>
          <w:lang w:eastAsia="ja-JP"/>
        </w:rPr>
      </w:pPr>
      <w:r w:rsidRPr="005042CD">
        <w:rPr>
          <w:lang w:eastAsia="ja-JP"/>
        </w:rPr>
        <w:t xml:space="preserve">The block-lattice is the data structure used to store the information for the Nano cryptocurrency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In the block-lattice, each account has its own blockchain (account-chain) which stores the account’s transaction history (</w:t>
      </w:r>
      <w:r w:rsidRPr="005042CD">
        <w:rPr>
          <w:lang w:eastAsia="ja-JP"/>
        </w:rPr>
        <w:fldChar w:fldCharType="begin"/>
      </w:r>
      <w:r w:rsidRPr="005042CD">
        <w:rPr>
          <w:lang w:eastAsia="ja-JP"/>
        </w:rPr>
        <w:instrText xml:space="preserve"> REF _Ref3454161 \h </w:instrText>
      </w:r>
      <w:r w:rsidRPr="005042CD">
        <w:rPr>
          <w:lang w:eastAsia="ja-JP"/>
        </w:rPr>
      </w:r>
      <w:r w:rsidRPr="005042CD">
        <w:rPr>
          <w:lang w:eastAsia="ja-JP"/>
        </w:rPr>
        <w:fldChar w:fldCharType="separate"/>
      </w:r>
      <w:r w:rsidRPr="005042CD">
        <w:rPr>
          <w:lang w:eastAsia="ja-JP"/>
        </w:rPr>
        <w:t>Figure 4</w:t>
      </w:r>
      <w:r w:rsidRPr="005042CD">
        <w:rPr>
          <w:lang w:eastAsia="ja-JP"/>
        </w:rPr>
        <w:fldChar w:fldCharType="end"/>
      </w:r>
      <w:r w:rsidRPr="005042CD">
        <w:rPr>
          <w:lang w:eastAsia="ja-JP"/>
        </w:rPr>
        <w:t xml:space="preserve">). </w:t>
      </w:r>
    </w:p>
    <w:p w14:paraId="5D41EADB" w14:textId="44DBBBB5" w:rsidR="00E84838" w:rsidRPr="005042CD" w:rsidRDefault="00E84838" w:rsidP="00E84838">
      <w:pPr>
        <w:ind w:firstLine="202"/>
        <w:jc w:val="both"/>
        <w:rPr>
          <w:lang w:eastAsia="ja-JP"/>
        </w:rPr>
      </w:pPr>
      <w:r w:rsidRPr="005042CD">
        <w:rPr>
          <w:noProof/>
        </w:rPr>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87103" cy="2441165"/>
                    </a:xfrm>
                    <a:prstGeom prst="rect">
                      <a:avLst/>
                    </a:prstGeom>
                  </pic:spPr>
                </pic:pic>
              </a:graphicData>
            </a:graphic>
          </wp:inline>
        </w:drawing>
      </w:r>
    </w:p>
    <w:p w14:paraId="189E88EA" w14:textId="4C1E11A3" w:rsidR="00E84838" w:rsidRPr="005042CD" w:rsidRDefault="00E84838" w:rsidP="00D35869">
      <w:pPr>
        <w:jc w:val="both"/>
        <w:rPr>
          <w:sz w:val="16"/>
          <w:lang w:eastAsia="ja-JP"/>
        </w:rPr>
      </w:pPr>
      <w:bookmarkStart w:id="25" w:name="_Ref3454161"/>
      <w:bookmarkStart w:id="26" w:name="_Toc3889807"/>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5E7A5A">
        <w:rPr>
          <w:noProof/>
          <w:sz w:val="16"/>
          <w:lang w:eastAsia="ja-JP"/>
        </w:rPr>
        <w:t>4</w:t>
      </w:r>
      <w:r w:rsidRPr="005042CD">
        <w:rPr>
          <w:sz w:val="16"/>
          <w:lang w:eastAsia="ja-JP"/>
        </w:rPr>
        <w:fldChar w:fldCharType="end"/>
      </w:r>
      <w:bookmarkEnd w:id="25"/>
      <w:r w:rsidRPr="005042CD">
        <w:rPr>
          <w:sz w:val="16"/>
          <w:lang w:eastAsia="ja-JP"/>
        </w:rPr>
        <w:t xml:space="preserve">. The block-lattice. Image taken from </w:t>
      </w:r>
      <w:r w:rsidRPr="005042CD">
        <w:rPr>
          <w:sz w:val="16"/>
          <w:lang w:eastAsia="ja-JP"/>
        </w:rPr>
        <w:fldChar w:fldCharType="begin" w:fldLock="1"/>
      </w:r>
      <w:r w:rsidRPr="005042CD">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sz w:val="16"/>
          <w:lang w:eastAsia="ja-JP"/>
        </w:rPr>
        <w:fldChar w:fldCharType="separate"/>
      </w:r>
      <w:r w:rsidRPr="005042CD">
        <w:rPr>
          <w:noProof/>
          <w:sz w:val="16"/>
          <w:lang w:eastAsia="ja-JP"/>
        </w:rPr>
        <w:t>[5]</w:t>
      </w:r>
      <w:r w:rsidRPr="005042CD">
        <w:rPr>
          <w:sz w:val="16"/>
          <w:lang w:eastAsia="ja-JP"/>
        </w:rPr>
        <w:fldChar w:fldCharType="end"/>
      </w:r>
      <w:r w:rsidRPr="005042CD">
        <w:rPr>
          <w:sz w:val="16"/>
          <w:lang w:eastAsia="ja-JP"/>
        </w:rPr>
        <w:t>.</w:t>
      </w:r>
      <w:bookmarkEnd w:id="26"/>
    </w:p>
    <w:p w14:paraId="2A76EE6C" w14:textId="5E4093C8" w:rsidR="00E84838" w:rsidRPr="005042CD" w:rsidRDefault="00E84838" w:rsidP="001668CD">
      <w:pPr>
        <w:ind w:firstLine="202"/>
        <w:jc w:val="both"/>
        <w:rPr>
          <w:lang w:eastAsia="ja-JP"/>
        </w:rPr>
      </w:pPr>
    </w:p>
    <w:p w14:paraId="6E725AFC" w14:textId="4FAA59CA" w:rsidR="00185D93" w:rsidRPr="005042CD" w:rsidRDefault="00185D93" w:rsidP="00185D93">
      <w:pPr>
        <w:ind w:firstLine="202"/>
        <w:jc w:val="both"/>
        <w:rPr>
          <w:lang w:eastAsia="ja-JP"/>
        </w:rPr>
      </w:pPr>
      <w:r w:rsidRPr="005042CD">
        <w:rPr>
          <w:lang w:eastAsia="ja-JP"/>
        </w:rPr>
        <w:t>Each account-chain can only be updated by the account’s owner, which allows each account-chain to be updated asynchronously to the rest of the block-lattice. Every transfer of funds requires a send transaction (S) and a receive transaction (R), each signed by the account-chain’s owner (A, B, C).</w:t>
      </w:r>
    </w:p>
    <w:p w14:paraId="56E8D332" w14:textId="77777777" w:rsidR="00E84838" w:rsidRPr="005042CD" w:rsidRDefault="00E84838" w:rsidP="00E84838">
      <w:pPr>
        <w:pStyle w:val="Heading1"/>
        <w:rPr>
          <w:lang w:eastAsia="ja-JP"/>
        </w:rPr>
      </w:pPr>
      <w:bookmarkStart w:id="27" w:name="_Toc3892312"/>
      <w:r w:rsidRPr="005042CD">
        <w:rPr>
          <w:lang w:eastAsia="ja-JP"/>
        </w:rPr>
        <w:t>Ledger Data Structure Implementations</w:t>
      </w:r>
      <w:bookmarkEnd w:id="27"/>
    </w:p>
    <w:p w14:paraId="771A2D17" w14:textId="69CAC281" w:rsidR="006C65BB" w:rsidRDefault="00E84838" w:rsidP="00E84838">
      <w:pPr>
        <w:ind w:firstLine="202"/>
        <w:jc w:val="both"/>
        <w:rPr>
          <w:lang w:eastAsia="ja-JP"/>
        </w:rPr>
      </w:pPr>
      <w:r w:rsidRPr="005042CD">
        <w:rPr>
          <w:lang w:eastAsia="ja-JP"/>
        </w:rPr>
        <w:t xml:space="preserve">This section shows the implementation of </w:t>
      </w:r>
      <w:r w:rsidR="006C65BB">
        <w:rPr>
          <w:lang w:eastAsia="ja-JP"/>
        </w:rPr>
        <w:t xml:space="preserve">the </w:t>
      </w:r>
      <w:r w:rsidRPr="005042CD">
        <w:rPr>
          <w:lang w:eastAsia="ja-JP"/>
        </w:rPr>
        <w:t>three</w:t>
      </w:r>
      <w:r w:rsidR="006C65BB">
        <w:rPr>
          <w:lang w:eastAsia="ja-JP"/>
        </w:rPr>
        <w:t xml:space="preserve"> </w:t>
      </w:r>
      <w:r w:rsidRPr="005042CD">
        <w:rPr>
          <w:lang w:eastAsia="ja-JP"/>
        </w:rPr>
        <w:t>data structures underlying distributed ledgers</w:t>
      </w:r>
      <w:r w:rsidR="006C65BB">
        <w:rPr>
          <w:lang w:eastAsia="ja-JP"/>
        </w:rPr>
        <w:t xml:space="preserve"> introduced in the previous section</w:t>
      </w:r>
      <w:r w:rsidRPr="005042CD">
        <w:rPr>
          <w:lang w:eastAsia="ja-JP"/>
        </w:rPr>
        <w:t>, namely the blockchain, the tangle, and the block-lattice.</w:t>
      </w:r>
      <w:r w:rsidR="00C8166B" w:rsidRPr="005042CD">
        <w:rPr>
          <w:lang w:eastAsia="ja-JP"/>
        </w:rPr>
        <w:t xml:space="preserve"> </w:t>
      </w:r>
      <w:r w:rsidR="006C65BB" w:rsidRPr="006C65BB">
        <w:rPr>
          <w:lang w:eastAsia="ja-JP"/>
        </w:rPr>
        <w:t>To implement the data structures, we use the Go programming language</w:t>
      </w:r>
      <w:r w:rsidR="001C6B93">
        <w:rPr>
          <w:rStyle w:val="FootnoteReference"/>
          <w:lang w:eastAsia="ja-JP"/>
        </w:rPr>
        <w:footnoteReference w:id="2"/>
      </w:r>
      <w:r w:rsidR="006C65BB" w:rsidRPr="006C65BB">
        <w:rPr>
          <w:lang w:eastAsia="ja-JP"/>
        </w:rPr>
        <w:t xml:space="preserve"> in order to take advantage of its distributed programming characteristics</w:t>
      </w:r>
      <w:r w:rsidR="00C36F6D">
        <w:rPr>
          <w:lang w:eastAsia="ja-JP"/>
        </w:rPr>
        <w:t>.</w:t>
      </w:r>
    </w:p>
    <w:p w14:paraId="4430ACF9" w14:textId="77777777" w:rsidR="0072094B" w:rsidRPr="005042CD" w:rsidRDefault="0072094B" w:rsidP="0072094B">
      <w:pPr>
        <w:jc w:val="both"/>
        <w:rPr>
          <w:lang w:eastAsia="ja-JP"/>
        </w:rPr>
      </w:pPr>
      <w:bookmarkStart w:id="28" w:name="_GoBack"/>
      <w:bookmarkEnd w:id="28"/>
    </w:p>
    <w:p w14:paraId="3632B2A3" w14:textId="77777777" w:rsidR="00CB5938" w:rsidRPr="005042CD" w:rsidRDefault="00CB5938" w:rsidP="00CB5938">
      <w:pPr>
        <w:pStyle w:val="Heading2"/>
        <w:rPr>
          <w:lang w:eastAsia="ja-JP"/>
        </w:rPr>
      </w:pPr>
      <w:bookmarkStart w:id="29" w:name="_Toc3892313"/>
      <w:r w:rsidRPr="005042CD">
        <w:rPr>
          <w:lang w:eastAsia="ja-JP"/>
        </w:rPr>
        <w:t>Go in a Nutshell</w:t>
      </w:r>
      <w:bookmarkEnd w:id="29"/>
    </w:p>
    <w:p w14:paraId="51FBE032" w14:textId="49CC0F3D" w:rsidR="00CB5938" w:rsidRPr="005042CD" w:rsidRDefault="00CB5938" w:rsidP="00CB5938">
      <w:pPr>
        <w:ind w:firstLine="202"/>
        <w:jc w:val="both"/>
        <w:rPr>
          <w:lang w:eastAsia="ja-JP"/>
        </w:rPr>
      </w:pPr>
      <w:r w:rsidRPr="005042CD">
        <w:rPr>
          <w:lang w:eastAsia="ja-JP"/>
        </w:rPr>
        <w:t xml:space="preserve">After studying the advantages and disadvantages of different programming languages, the language selected for the implementation of the data structures is Go </w:t>
      </w:r>
      <w:r w:rsidRPr="005042CD">
        <w:rPr>
          <w:lang w:eastAsia="ja-JP"/>
        </w:rPr>
        <w:fldChar w:fldCharType="begin" w:fldLock="1"/>
      </w:r>
      <w:r w:rsidR="005E7A5A">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16]","plainTextFormattedCitation":"[16]","previouslyFormattedCitation":"[16]"},"properties":{"noteIndex":0},"schema":"https://github.com/citation-style-language/schema/raw/master/csl-citation.json"}</w:instrText>
      </w:r>
      <w:r w:rsidRPr="005042CD">
        <w:rPr>
          <w:lang w:eastAsia="ja-JP"/>
        </w:rPr>
        <w:fldChar w:fldCharType="separate"/>
      </w:r>
      <w:r w:rsidR="005B2F31" w:rsidRPr="005B2F31">
        <w:rPr>
          <w:noProof/>
          <w:lang w:eastAsia="ja-JP"/>
        </w:rPr>
        <w:t>[16]</w:t>
      </w:r>
      <w:r w:rsidRPr="005042CD">
        <w:rPr>
          <w:lang w:eastAsia="ja-JP"/>
        </w:rPr>
        <w:fldChar w:fldCharType="end"/>
      </w:r>
      <w:r w:rsidRPr="005042CD">
        <w:rPr>
          <w:lang w:eastAsia="ja-JP"/>
        </w:rPr>
        <w:t xml:space="preserve">. </w:t>
      </w:r>
      <w:r w:rsidR="00EE7194" w:rsidRPr="00EE7194">
        <w:rPr>
          <w:lang w:eastAsia="ja-JP"/>
        </w:rPr>
        <w:t xml:space="preserve">Go, also referred to as Golang, is a statically typed, compiled </w:t>
      </w:r>
      <w:r w:rsidR="00EE7194" w:rsidRPr="00EE7194">
        <w:rPr>
          <w:lang w:eastAsia="ja-JP"/>
        </w:rPr>
        <w:t>programming language designed at Google. Some of its features include memory safety, garbage collection, structural typing, and CSP-style concurrency.</w:t>
      </w:r>
      <w:r w:rsidR="00EE7194">
        <w:rPr>
          <w:lang w:eastAsia="ja-JP"/>
        </w:rPr>
        <w:t xml:space="preserve"> </w:t>
      </w:r>
      <w:r w:rsidRPr="005042CD">
        <w:rPr>
          <w:lang w:eastAsia="ja-JP"/>
        </w:rPr>
        <w:t xml:space="preserve">This language is selected because its concurrency mechanisms make it easy to write programs that get the most out of multicore and networked machines. </w:t>
      </w:r>
      <w:r w:rsidR="00A51FFB">
        <w:rPr>
          <w:lang w:eastAsia="ja-JP"/>
        </w:rPr>
        <w:t>It</w:t>
      </w:r>
      <w:r w:rsidRPr="005042CD">
        <w:rPr>
          <w:lang w:eastAsia="ja-JP"/>
        </w:rPr>
        <w:t xml:space="preserve"> has two main two main built-in facilities for writing concurrent </w:t>
      </w:r>
      <w:r w:rsidR="00931A24">
        <w:rPr>
          <w:lang w:eastAsia="ja-JP"/>
        </w:rPr>
        <w:t xml:space="preserve">and distributed </w:t>
      </w:r>
      <w:r w:rsidRPr="005042CD">
        <w:rPr>
          <w:lang w:eastAsia="ja-JP"/>
        </w:rPr>
        <w:t>programs, goroutines and channels, which are describe in more detail below</w:t>
      </w:r>
      <w:r w:rsidR="004D790B" w:rsidRPr="005042CD">
        <w:rPr>
          <w:lang w:eastAsia="ja-JP"/>
        </w:rPr>
        <w:t xml:space="preserve">. </w:t>
      </w:r>
    </w:p>
    <w:p w14:paraId="34F20038" w14:textId="77777777" w:rsidR="00CB5938" w:rsidRPr="005042CD" w:rsidRDefault="00CB5938" w:rsidP="00CB5938">
      <w:pPr>
        <w:ind w:left="202"/>
        <w:jc w:val="both"/>
        <w:rPr>
          <w:lang w:eastAsia="ja-JP"/>
        </w:rPr>
      </w:pPr>
    </w:p>
    <w:p w14:paraId="46D4B4DB" w14:textId="77777777" w:rsidR="00CB5938" w:rsidRPr="005042CD" w:rsidRDefault="00CB5938" w:rsidP="00CB5938">
      <w:pPr>
        <w:pStyle w:val="Heading3"/>
        <w:rPr>
          <w:lang w:eastAsia="ja-JP"/>
        </w:rPr>
      </w:pPr>
      <w:bookmarkStart w:id="30" w:name="_Toc3892314"/>
      <w:r w:rsidRPr="005042CD">
        <w:rPr>
          <w:lang w:eastAsia="ja-JP"/>
        </w:rPr>
        <w:t>Goroutines</w:t>
      </w:r>
      <w:bookmarkEnd w:id="30"/>
    </w:p>
    <w:p w14:paraId="692B1577" w14:textId="05725389" w:rsidR="00CB5938" w:rsidRPr="005042CD" w:rsidRDefault="00CB5938" w:rsidP="00CB5938">
      <w:pPr>
        <w:ind w:firstLine="202"/>
        <w:jc w:val="both"/>
        <w:rPr>
          <w:lang w:eastAsia="ja-JP"/>
        </w:rPr>
      </w:pPr>
      <w:r w:rsidRPr="005042CD">
        <w:rPr>
          <w:lang w:eastAsia="ja-JP"/>
        </w:rPr>
        <w:t xml:space="preserve">Goroutines </w:t>
      </w:r>
      <w:r w:rsidRPr="005042CD">
        <w:rPr>
          <w:lang w:eastAsia="ja-JP"/>
        </w:rPr>
        <w:fldChar w:fldCharType="begin" w:fldLock="1"/>
      </w:r>
      <w:r w:rsidR="005E7A5A">
        <w:rPr>
          <w:lang w:eastAsia="ja-JP"/>
        </w:rPr>
        <w:instrText>ADDIN CSL_CITATION {"citationItems":[{"id":"ITEM-1","itemData":{"URL":"https://tour.golang.org/concurrency/1","id":"ITEM-1","issued":{"date-parts":[["0"]]},"title":"A Tour of Go - Goroutines","type":"webpage"},"uris":["http://www.mendeley.com/documents/?uuid=8f8af507-bdfe-4fc2-a171-97f6f1398865"]}],"mendeley":{"formattedCitation":"[17]","plainTextFormattedCitation":"[17]","previouslyFormattedCitation":"[17]"},"properties":{"noteIndex":0},"schema":"https://github.com/citation-style-language/schema/raw/master/csl-citation.json"}</w:instrText>
      </w:r>
      <w:r w:rsidRPr="005042CD">
        <w:rPr>
          <w:lang w:eastAsia="ja-JP"/>
        </w:rPr>
        <w:fldChar w:fldCharType="separate"/>
      </w:r>
      <w:r w:rsidR="005B2F31" w:rsidRPr="005B2F31">
        <w:rPr>
          <w:noProof/>
          <w:lang w:eastAsia="ja-JP"/>
        </w:rPr>
        <w:t>[17]</w:t>
      </w:r>
      <w:r w:rsidRPr="005042CD">
        <w:rPr>
          <w:lang w:eastAsia="ja-JP"/>
        </w:rPr>
        <w:fldChar w:fldCharType="end"/>
      </w:r>
      <w:r w:rsidRPr="005042CD">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sidRPr="005042CD">
        <w:rPr>
          <w:lang w:eastAsia="ja-JP"/>
        </w:rPr>
        <w:t>KB</w:t>
      </w:r>
      <w:r w:rsidRPr="005042CD">
        <w:rPr>
          <w:lang w:eastAsia="ja-JP"/>
        </w:rPr>
        <w:t xml:space="preserve"> in stack size and the stack can grow and shrink according to the needs of the application whereas, with threads, the stack size has to be specified and is fixed.</w:t>
      </w:r>
    </w:p>
    <w:p w14:paraId="2291D8AB" w14:textId="77777777" w:rsidR="00CB5938" w:rsidRPr="005042CD" w:rsidRDefault="00CB5938" w:rsidP="001F394A">
      <w:pPr>
        <w:ind w:firstLine="202"/>
        <w:jc w:val="both"/>
        <w:rPr>
          <w:lang w:eastAsia="ja-JP"/>
        </w:rPr>
      </w:pPr>
      <w:r w:rsidRPr="005042CD">
        <w:rPr>
          <w:lang w:eastAsia="ja-JP"/>
        </w:rPr>
        <w:t xml:space="preserve">The language abstraction </w:t>
      </w:r>
      <w:r w:rsidRPr="005042CD">
        <w:rPr>
          <w:rFonts w:ascii="Courier New" w:hAnsi="Courier New" w:cs="Courier New"/>
          <w:sz w:val="16"/>
          <w:szCs w:val="16"/>
          <w:lang w:eastAsia="ja-JP"/>
        </w:rPr>
        <w:t>go f(</w:t>
      </w:r>
      <w:proofErr w:type="spellStart"/>
      <w:proofErr w:type="gramStart"/>
      <w:r w:rsidRPr="005042CD">
        <w:rPr>
          <w:rFonts w:ascii="Courier New" w:hAnsi="Courier New" w:cs="Courier New"/>
          <w:sz w:val="16"/>
          <w:szCs w:val="16"/>
          <w:lang w:eastAsia="ja-JP"/>
        </w:rPr>
        <w:t>x,y</w:t>
      </w:r>
      <w:proofErr w:type="gramEnd"/>
      <w:r w:rsidRPr="005042CD">
        <w:rPr>
          <w:rFonts w:ascii="Courier New" w:hAnsi="Courier New" w:cs="Courier New"/>
          <w:sz w:val="16"/>
          <w:szCs w:val="16"/>
          <w:lang w:eastAsia="ja-JP"/>
        </w:rPr>
        <w:t>,z</w:t>
      </w:r>
      <w:proofErr w:type="spellEnd"/>
      <w:r w:rsidRPr="005042CD">
        <w:rPr>
          <w:rFonts w:ascii="Courier New" w:hAnsi="Courier New" w:cs="Courier New"/>
          <w:sz w:val="16"/>
          <w:szCs w:val="16"/>
          <w:lang w:eastAsia="ja-JP"/>
        </w:rPr>
        <w:t>)</w:t>
      </w:r>
      <w:r w:rsidRPr="005042CD">
        <w:rPr>
          <w:lang w:eastAsia="ja-JP"/>
        </w:rPr>
        <w:t xml:space="preserve"> starts a new goroutine running the </w:t>
      </w:r>
      <w:r w:rsidRPr="005042CD">
        <w:rPr>
          <w:rFonts w:ascii="Courier New" w:hAnsi="Courier New" w:cs="Courier New"/>
          <w:sz w:val="16"/>
          <w:lang w:eastAsia="ja-JP"/>
        </w:rPr>
        <w:t>f(</w:t>
      </w:r>
      <w:proofErr w:type="spellStart"/>
      <w:r w:rsidRPr="005042CD">
        <w:rPr>
          <w:rFonts w:ascii="Courier New" w:hAnsi="Courier New" w:cs="Courier New"/>
          <w:sz w:val="16"/>
          <w:lang w:eastAsia="ja-JP"/>
        </w:rPr>
        <w:t>x,y,z</w:t>
      </w:r>
      <w:proofErr w:type="spellEnd"/>
      <w:r w:rsidRPr="005042CD">
        <w:rPr>
          <w:rFonts w:ascii="Courier New" w:hAnsi="Courier New" w:cs="Courier New"/>
          <w:sz w:val="16"/>
          <w:lang w:eastAsia="ja-JP"/>
        </w:rPr>
        <w:t>)</w:t>
      </w:r>
      <w:r w:rsidRPr="005042CD">
        <w:rPr>
          <w:lang w:eastAsia="ja-JP"/>
        </w:rPr>
        <w:t xml:space="preserve"> function. The evaluation of </w:t>
      </w:r>
      <w:r w:rsidRPr="005042CD">
        <w:rPr>
          <w:rFonts w:ascii="Courier New" w:hAnsi="Courier New" w:cs="Courier New"/>
          <w:sz w:val="16"/>
          <w:szCs w:val="16"/>
          <w:lang w:eastAsia="ja-JP"/>
        </w:rPr>
        <w:t>f</w:t>
      </w:r>
      <w:r w:rsidRPr="005042CD">
        <w:rPr>
          <w:lang w:eastAsia="ja-JP"/>
        </w:rPr>
        <w:t xml:space="preserve">, </w:t>
      </w:r>
      <w:r w:rsidRPr="005042CD">
        <w:rPr>
          <w:rFonts w:ascii="Courier New" w:hAnsi="Courier New" w:cs="Courier New"/>
          <w:sz w:val="16"/>
          <w:szCs w:val="16"/>
          <w:lang w:eastAsia="ja-JP"/>
        </w:rPr>
        <w:t>x</w:t>
      </w:r>
      <w:r w:rsidRPr="005042CD">
        <w:rPr>
          <w:lang w:eastAsia="ja-JP"/>
        </w:rPr>
        <w:t xml:space="preserve">, </w:t>
      </w:r>
      <w:r w:rsidRPr="005042CD">
        <w:rPr>
          <w:rFonts w:ascii="Courier New" w:hAnsi="Courier New" w:cs="Courier New"/>
          <w:sz w:val="16"/>
          <w:szCs w:val="16"/>
          <w:lang w:eastAsia="ja-JP"/>
        </w:rPr>
        <w:t>y</w:t>
      </w:r>
      <w:r w:rsidRPr="005042CD">
        <w:rPr>
          <w:lang w:eastAsia="ja-JP"/>
        </w:rPr>
        <w:t xml:space="preserve">, and </w:t>
      </w:r>
      <w:r w:rsidRPr="005042CD">
        <w:rPr>
          <w:rFonts w:ascii="Courier New" w:hAnsi="Courier New" w:cs="Courier New"/>
          <w:sz w:val="16"/>
          <w:szCs w:val="16"/>
          <w:lang w:eastAsia="ja-JP"/>
        </w:rPr>
        <w:t xml:space="preserve">z </w:t>
      </w:r>
      <w:r w:rsidRPr="005042CD">
        <w:rPr>
          <w:lang w:eastAsia="ja-JP"/>
        </w:rPr>
        <w:t xml:space="preserve">happens in the currently executing goroutine (the one calling the go abstraction), and the execution of </w:t>
      </w:r>
      <w:r w:rsidRPr="005042CD">
        <w:rPr>
          <w:rFonts w:ascii="Courier New" w:hAnsi="Courier New" w:cs="Courier New"/>
          <w:sz w:val="16"/>
          <w:lang w:eastAsia="ja-JP"/>
        </w:rPr>
        <w:t>f</w:t>
      </w:r>
      <w:r w:rsidRPr="005042CD">
        <w:rPr>
          <w:lang w:eastAsia="ja-JP"/>
        </w:rPr>
        <w:t xml:space="preserve"> happens in the new goroutine.</w:t>
      </w:r>
    </w:p>
    <w:p w14:paraId="0C439905" w14:textId="7248ECAB" w:rsidR="00CB5938" w:rsidRPr="005042CD" w:rsidRDefault="00CB5938" w:rsidP="00CB5938">
      <w:pPr>
        <w:ind w:firstLine="202"/>
        <w:jc w:val="both"/>
        <w:rPr>
          <w:lang w:eastAsia="ja-JP"/>
        </w:rPr>
      </w:pPr>
      <w:r w:rsidRPr="005042CD">
        <w:rPr>
          <w:lang w:eastAsia="ja-JP"/>
        </w:rPr>
        <w:t>The following code snippet</w:t>
      </w:r>
      <w:r w:rsidR="00931A24">
        <w:rPr>
          <w:lang w:eastAsia="ja-JP"/>
        </w:rPr>
        <w:t xml:space="preserve"> </w:t>
      </w:r>
      <w:r w:rsidR="00931A24" w:rsidRPr="00931A24">
        <w:rPr>
          <w:lang w:eastAsia="ja-JP"/>
        </w:rPr>
        <w:t xml:space="preserve">presents a go package with two functions </w:t>
      </w:r>
      <w:proofErr w:type="gramStart"/>
      <w:r w:rsidR="00931A24" w:rsidRPr="00931A24">
        <w:rPr>
          <w:rFonts w:ascii="Courier New" w:hAnsi="Courier New" w:cs="Courier New"/>
          <w:lang w:eastAsia="ja-JP"/>
        </w:rPr>
        <w:t>main(</w:t>
      </w:r>
      <w:proofErr w:type="gramEnd"/>
      <w:r w:rsidR="00931A24" w:rsidRPr="00931A24">
        <w:rPr>
          <w:rFonts w:ascii="Courier New" w:hAnsi="Courier New" w:cs="Courier New"/>
          <w:lang w:eastAsia="ja-JP"/>
        </w:rPr>
        <w:t>)</w:t>
      </w:r>
      <w:r w:rsidR="00931A24" w:rsidRPr="00931A24">
        <w:rPr>
          <w:lang w:eastAsia="ja-JP"/>
        </w:rPr>
        <w:t xml:space="preserve"> and </w:t>
      </w:r>
      <w:r w:rsidR="00931A24" w:rsidRPr="00931A24">
        <w:rPr>
          <w:rFonts w:ascii="Courier New" w:hAnsi="Courier New" w:cs="Courier New"/>
          <w:lang w:eastAsia="ja-JP"/>
        </w:rPr>
        <w:t>say</w:t>
      </w:r>
      <w:r w:rsidR="00931A24">
        <w:rPr>
          <w:rFonts w:ascii="Courier New" w:hAnsi="Courier New" w:cs="Courier New"/>
          <w:lang w:eastAsia="ja-JP"/>
        </w:rPr>
        <w:t>()</w:t>
      </w:r>
      <w:r w:rsidR="00931A24" w:rsidRPr="00931A24">
        <w:rPr>
          <w:lang w:eastAsia="ja-JP"/>
        </w:rPr>
        <w:t xml:space="preserve">. Note in this snippet that the first call to the </w:t>
      </w:r>
      <w:r w:rsidR="00931A24" w:rsidRPr="004B2D07">
        <w:rPr>
          <w:rFonts w:ascii="Courier New" w:hAnsi="Courier New" w:cs="Courier New"/>
          <w:lang w:eastAsia="ja-JP"/>
        </w:rPr>
        <w:t>say</w:t>
      </w:r>
      <w:r w:rsidR="00931A24" w:rsidRPr="00931A24">
        <w:rPr>
          <w:lang w:eastAsia="ja-JP"/>
        </w:rPr>
        <w:t xml:space="preserve"> function takes places in an independent go routine, while the second call happens in the currently executing go routine. The output when executing the main function is presented in</w:t>
      </w:r>
      <w:r w:rsidR="004C5559">
        <w:rPr>
          <w:lang w:eastAsia="ja-JP"/>
        </w:rPr>
        <w:t xml:space="preserve"> </w:t>
      </w:r>
      <w:r w:rsidR="004C5559">
        <w:rPr>
          <w:lang w:eastAsia="ja-JP"/>
        </w:rPr>
        <w:fldChar w:fldCharType="begin"/>
      </w:r>
      <w:r w:rsidR="004C5559">
        <w:rPr>
          <w:lang w:eastAsia="ja-JP"/>
        </w:rPr>
        <w:instrText xml:space="preserve"> REF _Ref6398046 \h </w:instrText>
      </w:r>
      <w:r w:rsidR="004C5559">
        <w:rPr>
          <w:lang w:eastAsia="ja-JP"/>
        </w:rPr>
      </w:r>
      <w:r w:rsidR="004C5559">
        <w:rPr>
          <w:lang w:eastAsia="ja-JP"/>
        </w:rPr>
        <w:fldChar w:fldCharType="separate"/>
      </w:r>
      <w:r w:rsidR="004C5559" w:rsidRPr="005042CD">
        <w:rPr>
          <w:sz w:val="16"/>
          <w:lang w:eastAsia="ja-JP"/>
        </w:rPr>
        <w:t xml:space="preserve">Figure </w:t>
      </w:r>
      <w:r w:rsidR="004C5559">
        <w:rPr>
          <w:noProof/>
          <w:sz w:val="16"/>
          <w:lang w:eastAsia="ja-JP"/>
        </w:rPr>
        <w:t>6</w:t>
      </w:r>
      <w:r w:rsidR="004C5559">
        <w:rPr>
          <w:lang w:eastAsia="ja-JP"/>
        </w:rPr>
        <w:fldChar w:fldCharType="end"/>
      </w:r>
      <w:r w:rsidR="00931A24" w:rsidRPr="00931A24">
        <w:rPr>
          <w:lang w:eastAsia="ja-JP"/>
        </w:rPr>
        <w:t>.</w:t>
      </w:r>
    </w:p>
    <w:p w14:paraId="74DFF0C6" w14:textId="77777777" w:rsidR="002D0C55" w:rsidRPr="005042CD" w:rsidRDefault="002D0C55" w:rsidP="00CB5938">
      <w:pPr>
        <w:ind w:firstLine="202"/>
        <w:jc w:val="both"/>
        <w:rPr>
          <w:lang w:eastAsia="ja-JP"/>
        </w:rPr>
      </w:pPr>
    </w:p>
    <w:p w14:paraId="751CAE01" w14:textId="61FCC7A2"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344A38" w:rsidRPr="005653FB" w:rsidRDefault="00344A38" w:rsidP="00CB5938">
                            <w:pPr>
                              <w:contextualSpacing/>
                              <w:rPr>
                                <w:rFonts w:ascii="Courier New" w:hAnsi="Courier New" w:cs="Courier New"/>
                                <w:sz w:val="16"/>
                              </w:rPr>
                            </w:pPr>
                          </w:p>
                          <w:p w14:paraId="2D40B0FD"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344A38" w:rsidRPr="005653FB" w:rsidRDefault="00344A38" w:rsidP="00CB5938">
                            <w:pPr>
                              <w:contextualSpacing/>
                              <w:rPr>
                                <w:rFonts w:ascii="Courier New" w:hAnsi="Courier New" w:cs="Courier New"/>
                                <w:sz w:val="16"/>
                              </w:rPr>
                            </w:pPr>
                          </w:p>
                          <w:p w14:paraId="2E6840C1"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344A38" w:rsidRPr="005653FB" w:rsidRDefault="00344A38" w:rsidP="00CB5938">
                            <w:pPr>
                              <w:contextualSpacing/>
                              <w:rPr>
                                <w:rFonts w:ascii="Courier New" w:hAnsi="Courier New" w:cs="Courier New"/>
                                <w:sz w:val="16"/>
                              </w:rPr>
                            </w:pPr>
                          </w:p>
                          <w:p w14:paraId="284363F0"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344A38" w:rsidRPr="005653FB" w:rsidRDefault="00344A38" w:rsidP="00CB5938">
                      <w:pPr>
                        <w:contextualSpacing/>
                        <w:rPr>
                          <w:rFonts w:ascii="Courier New" w:hAnsi="Courier New" w:cs="Courier New"/>
                          <w:sz w:val="16"/>
                        </w:rPr>
                      </w:pPr>
                    </w:p>
                    <w:p w14:paraId="2D40B0FD"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344A38" w:rsidRPr="005653FB" w:rsidRDefault="00344A38" w:rsidP="00CB5938">
                      <w:pPr>
                        <w:contextualSpacing/>
                        <w:rPr>
                          <w:rFonts w:ascii="Courier New" w:hAnsi="Courier New" w:cs="Courier New"/>
                          <w:sz w:val="16"/>
                        </w:rPr>
                      </w:pPr>
                    </w:p>
                    <w:p w14:paraId="2E6840C1"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344A38" w:rsidRPr="005653FB" w:rsidRDefault="00344A38" w:rsidP="00CB5938">
                      <w:pPr>
                        <w:contextualSpacing/>
                        <w:rPr>
                          <w:rFonts w:ascii="Courier New" w:hAnsi="Courier New" w:cs="Courier New"/>
                          <w:sz w:val="16"/>
                        </w:rPr>
                      </w:pPr>
                    </w:p>
                    <w:p w14:paraId="284363F0"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583392A5" w14:textId="2F12326A" w:rsidR="00CB5938" w:rsidRPr="0051435B" w:rsidRDefault="00CB5938" w:rsidP="0051435B">
      <w:pPr>
        <w:jc w:val="both"/>
        <w:rPr>
          <w:sz w:val="16"/>
          <w:lang w:eastAsia="ja-JP"/>
        </w:rPr>
      </w:pPr>
      <w:bookmarkStart w:id="31" w:name="_Toc3889808"/>
      <w:bookmarkStart w:id="32" w:name="_Ref639822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5E7A5A">
        <w:rPr>
          <w:noProof/>
          <w:sz w:val="16"/>
          <w:lang w:eastAsia="ja-JP"/>
        </w:rPr>
        <w:t>5</w:t>
      </w:r>
      <w:r w:rsidRPr="005042CD">
        <w:rPr>
          <w:sz w:val="16"/>
          <w:lang w:eastAsia="ja-JP"/>
        </w:rPr>
        <w:fldChar w:fldCharType="end"/>
      </w:r>
      <w:bookmarkEnd w:id="32"/>
      <w:r w:rsidRPr="005042CD">
        <w:rPr>
          <w:sz w:val="16"/>
          <w:lang w:eastAsia="ja-JP"/>
        </w:rPr>
        <w:t>. Code snippet for Goroutines</w:t>
      </w:r>
      <w:bookmarkEnd w:id="31"/>
    </w:p>
    <w:p w14:paraId="4F9134CE" w14:textId="4D6664C1"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344A38" w:rsidRPr="005653FB" w:rsidRDefault="00344A38" w:rsidP="00CB5938">
                            <w:pPr>
                              <w:contextualSpacing/>
                              <w:rPr>
                                <w:rFonts w:ascii="Courier New" w:hAnsi="Courier New" w:cs="Courier New"/>
                                <w:sz w:val="16"/>
                              </w:rPr>
                            </w:pPr>
                          </w:p>
                          <w:p w14:paraId="6484D866"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344A38" w:rsidRPr="005653FB" w:rsidRDefault="00344A38" w:rsidP="00CB5938">
                      <w:pPr>
                        <w:contextualSpacing/>
                        <w:rPr>
                          <w:rFonts w:ascii="Courier New" w:hAnsi="Courier New" w:cs="Courier New"/>
                          <w:sz w:val="16"/>
                        </w:rPr>
                      </w:pPr>
                    </w:p>
                    <w:p w14:paraId="6484D866" w14:textId="77777777" w:rsidR="00344A38" w:rsidRPr="005653FB" w:rsidRDefault="00344A38"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623F6A4A" w:rsidR="00CB5938" w:rsidRPr="005042CD" w:rsidRDefault="00CB5938" w:rsidP="00D25444">
      <w:pPr>
        <w:jc w:val="both"/>
        <w:rPr>
          <w:sz w:val="16"/>
          <w:lang w:eastAsia="ja-JP"/>
        </w:rPr>
      </w:pPr>
      <w:bookmarkStart w:id="33" w:name="_Toc3889809"/>
      <w:bookmarkStart w:id="34" w:name="_Ref6398046"/>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5E7A5A">
        <w:rPr>
          <w:noProof/>
          <w:sz w:val="16"/>
          <w:lang w:eastAsia="ja-JP"/>
        </w:rPr>
        <w:t>6</w:t>
      </w:r>
      <w:r w:rsidRPr="005042CD">
        <w:rPr>
          <w:sz w:val="16"/>
          <w:lang w:eastAsia="ja-JP"/>
        </w:rPr>
        <w:fldChar w:fldCharType="end"/>
      </w:r>
      <w:bookmarkEnd w:id="34"/>
      <w:r w:rsidRPr="005042CD">
        <w:rPr>
          <w:sz w:val="16"/>
          <w:lang w:eastAsia="ja-JP"/>
        </w:rPr>
        <w:t>. Output for Goroutines code snippet</w:t>
      </w:r>
      <w:bookmarkEnd w:id="33"/>
      <w:r w:rsidR="00882B49">
        <w:rPr>
          <w:sz w:val="16"/>
          <w:lang w:eastAsia="ja-JP"/>
        </w:rPr>
        <w:t xml:space="preserve"> in </w:t>
      </w:r>
      <w:r w:rsidR="00882B49">
        <w:rPr>
          <w:sz w:val="16"/>
          <w:lang w:eastAsia="ja-JP"/>
        </w:rPr>
        <w:fldChar w:fldCharType="begin"/>
      </w:r>
      <w:r w:rsidR="00882B49">
        <w:rPr>
          <w:sz w:val="16"/>
          <w:lang w:eastAsia="ja-JP"/>
        </w:rPr>
        <w:instrText xml:space="preserve"> REF _Ref6398229 \h </w:instrText>
      </w:r>
      <w:r w:rsidR="00882B49">
        <w:rPr>
          <w:sz w:val="16"/>
          <w:lang w:eastAsia="ja-JP"/>
        </w:rPr>
      </w:r>
      <w:r w:rsidR="00882B49">
        <w:rPr>
          <w:sz w:val="16"/>
          <w:lang w:eastAsia="ja-JP"/>
        </w:rPr>
        <w:fldChar w:fldCharType="separate"/>
      </w:r>
      <w:r w:rsidR="00882B49" w:rsidRPr="005042CD">
        <w:rPr>
          <w:sz w:val="16"/>
          <w:lang w:eastAsia="ja-JP"/>
        </w:rPr>
        <w:t xml:space="preserve">Figure </w:t>
      </w:r>
      <w:r w:rsidR="00882B49">
        <w:rPr>
          <w:noProof/>
          <w:sz w:val="16"/>
          <w:lang w:eastAsia="ja-JP"/>
        </w:rPr>
        <w:t>5</w:t>
      </w:r>
      <w:r w:rsidR="00882B49">
        <w:rPr>
          <w:sz w:val="16"/>
          <w:lang w:eastAsia="ja-JP"/>
        </w:rPr>
        <w:fldChar w:fldCharType="end"/>
      </w:r>
      <w:r w:rsidR="00882B49">
        <w:rPr>
          <w:sz w:val="16"/>
          <w:lang w:eastAsia="ja-JP"/>
        </w:rPr>
        <w:t>.</w:t>
      </w:r>
    </w:p>
    <w:p w14:paraId="1575CDD1" w14:textId="6700E151" w:rsidR="00CB5938" w:rsidRPr="005042CD" w:rsidRDefault="00CB5938" w:rsidP="00E84838">
      <w:pPr>
        <w:ind w:left="202"/>
        <w:jc w:val="both"/>
        <w:rPr>
          <w:lang w:eastAsia="ja-JP"/>
        </w:rPr>
      </w:pPr>
    </w:p>
    <w:p w14:paraId="6C7C5047" w14:textId="6F621CC6" w:rsidR="006F7B15" w:rsidRPr="005042CD" w:rsidRDefault="00CB5938" w:rsidP="00CB5938">
      <w:pPr>
        <w:ind w:firstLine="202"/>
        <w:jc w:val="both"/>
        <w:rPr>
          <w:lang w:eastAsia="ja-JP"/>
        </w:rPr>
      </w:pPr>
      <w:r w:rsidRPr="005042CD">
        <w:rPr>
          <w:lang w:eastAsia="ja-JP"/>
        </w:rPr>
        <w:lastRenderedPageBreak/>
        <w:t xml:space="preserve">Notice the interleaving between the prints of “hello” and “world”. This interleaving reflects the goroutines </w:t>
      </w:r>
      <w:r w:rsidR="0051435B">
        <w:rPr>
          <w:lang w:eastAsia="ja-JP"/>
        </w:rPr>
        <w:t>running</w:t>
      </w:r>
      <w:r w:rsidRPr="005042CD">
        <w:rPr>
          <w:lang w:eastAsia="ja-JP"/>
        </w:rPr>
        <w:t xml:space="preserve"> concurrently.</w:t>
      </w:r>
    </w:p>
    <w:p w14:paraId="1C445CE9" w14:textId="05AD21CD" w:rsidR="00CB5938" w:rsidRPr="005042CD" w:rsidRDefault="00CB5938" w:rsidP="00CB5938">
      <w:pPr>
        <w:ind w:firstLine="202"/>
        <w:jc w:val="both"/>
        <w:rPr>
          <w:lang w:eastAsia="ja-JP"/>
        </w:rPr>
      </w:pPr>
    </w:p>
    <w:p w14:paraId="29DC3A30" w14:textId="77777777" w:rsidR="00CB5938" w:rsidRPr="005042CD" w:rsidRDefault="00CB5938" w:rsidP="00CB5938">
      <w:pPr>
        <w:pStyle w:val="Heading3"/>
        <w:rPr>
          <w:lang w:eastAsia="ja-JP"/>
        </w:rPr>
      </w:pPr>
      <w:bookmarkStart w:id="35" w:name="_Toc3892315"/>
      <w:r w:rsidRPr="005042CD">
        <w:rPr>
          <w:lang w:eastAsia="ja-JP"/>
        </w:rPr>
        <w:t>Channels</w:t>
      </w:r>
      <w:bookmarkEnd w:id="35"/>
    </w:p>
    <w:p w14:paraId="2084368F" w14:textId="35BCE70A" w:rsidR="00882B49" w:rsidRDefault="00CB5938" w:rsidP="005F0133">
      <w:pPr>
        <w:ind w:firstLine="202"/>
        <w:jc w:val="both"/>
        <w:rPr>
          <w:lang w:eastAsia="ja-JP"/>
        </w:rPr>
      </w:pPr>
      <w:r w:rsidRPr="005042CD">
        <w:rPr>
          <w:lang w:eastAsia="ja-JP"/>
        </w:rPr>
        <w:t xml:space="preserve">Goroutines communicate using channels </w:t>
      </w:r>
      <w:r w:rsidRPr="005042CD">
        <w:rPr>
          <w:lang w:eastAsia="ja-JP"/>
        </w:rPr>
        <w:fldChar w:fldCharType="begin" w:fldLock="1"/>
      </w:r>
      <w:r w:rsidR="005E7A5A">
        <w:rPr>
          <w:lang w:eastAsia="ja-JP"/>
        </w:rPr>
        <w:instrText>ADDIN CSL_CITATION {"citationItems":[{"id":"ITEM-1","itemData":{"URL":"https://tour.golang.org/concurrency/2","id":"ITEM-1","issued":{"date-parts":[["0"]]},"title":"A Tour of Go - Channels","type":"webpage"},"uris":["http://www.mendeley.com/documents/?uuid=e975b1fb-fcd0-42ab-ba74-d5d5e9bd6446"]}],"mendeley":{"formattedCitation":"[18]","plainTextFormattedCitation":"[18]","previouslyFormattedCitation":"[18]"},"properties":{"noteIndex":0},"schema":"https://github.com/citation-style-language/schema/raw/master/csl-citation.json"}</w:instrText>
      </w:r>
      <w:r w:rsidRPr="005042CD">
        <w:rPr>
          <w:lang w:eastAsia="ja-JP"/>
        </w:rPr>
        <w:fldChar w:fldCharType="separate"/>
      </w:r>
      <w:r w:rsidR="005B2F31" w:rsidRPr="005B2F31">
        <w:rPr>
          <w:noProof/>
          <w:lang w:eastAsia="ja-JP"/>
        </w:rPr>
        <w:t>[18]</w:t>
      </w:r>
      <w:r w:rsidRPr="005042CD">
        <w:rPr>
          <w:lang w:eastAsia="ja-JP"/>
        </w:rPr>
        <w:fldChar w:fldCharType="end"/>
      </w:r>
      <w:r w:rsidRPr="005042CD">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34D47737" w14:textId="60ED8CFB" w:rsidR="00CB5938" w:rsidRPr="00B765FA" w:rsidRDefault="00CB5938" w:rsidP="00882B49">
      <w:pPr>
        <w:ind w:firstLine="202"/>
        <w:rPr>
          <w:lang w:eastAsia="ja-JP"/>
        </w:rPr>
      </w:pPr>
      <w:r w:rsidRPr="005042CD">
        <w:rPr>
          <w:lang w:eastAsia="ja-JP"/>
        </w:rPr>
        <w:t xml:space="preserve">Channels send and receive values with the channel operator: </w:t>
      </w:r>
      <w:r w:rsidRPr="005042CD">
        <w:rPr>
          <w:rFonts w:ascii="Courier New" w:hAnsi="Courier New" w:cs="Courier New"/>
          <w:lang w:eastAsia="ja-JP"/>
        </w:rPr>
        <w:t>&lt;-</w:t>
      </w:r>
      <w:r w:rsidR="00B765FA">
        <w:rPr>
          <w:rFonts w:ascii="Courier New" w:hAnsi="Courier New" w:cs="Courier New"/>
          <w:lang w:eastAsia="ja-JP"/>
        </w:rPr>
        <w:t xml:space="preserve"> </w:t>
      </w:r>
      <w:r w:rsidR="00B765FA" w:rsidRPr="00B765FA">
        <w:rPr>
          <w:lang w:eastAsia="ja-JP"/>
        </w:rPr>
        <w:t xml:space="preserve">whose functioning is show in </w:t>
      </w:r>
      <w:r w:rsidR="00B765FA" w:rsidRPr="00B765FA">
        <w:rPr>
          <w:lang w:eastAsia="ja-JP"/>
        </w:rPr>
        <w:fldChar w:fldCharType="begin"/>
      </w:r>
      <w:r w:rsidR="00B765FA" w:rsidRPr="00B765FA">
        <w:rPr>
          <w:lang w:eastAsia="ja-JP"/>
        </w:rPr>
        <w:instrText xml:space="preserve"> REF _Ref6398340 \h </w:instrText>
      </w:r>
      <w:r w:rsidR="00B765FA" w:rsidRPr="00B765FA">
        <w:rPr>
          <w:lang w:eastAsia="ja-JP"/>
        </w:rPr>
      </w:r>
      <w:r w:rsidR="00B765FA" w:rsidRPr="00B765FA">
        <w:rPr>
          <w:lang w:eastAsia="ja-JP"/>
        </w:rPr>
        <w:instrText xml:space="preserve"> \* MERGEFORMAT </w:instrText>
      </w:r>
      <w:r w:rsidR="00B765FA" w:rsidRPr="00B765FA">
        <w:rPr>
          <w:lang w:eastAsia="ja-JP"/>
        </w:rPr>
        <w:fldChar w:fldCharType="separate"/>
      </w:r>
      <w:r w:rsidR="00B765FA" w:rsidRPr="00B765FA">
        <w:rPr>
          <w:lang w:eastAsia="ja-JP"/>
        </w:rPr>
        <w:t xml:space="preserve">Figure </w:t>
      </w:r>
      <w:r w:rsidR="00B765FA" w:rsidRPr="00B765FA">
        <w:rPr>
          <w:noProof/>
          <w:lang w:eastAsia="ja-JP"/>
        </w:rPr>
        <w:t>7</w:t>
      </w:r>
      <w:r w:rsidR="00B765FA" w:rsidRPr="00B765FA">
        <w:rPr>
          <w:lang w:eastAsia="ja-JP"/>
        </w:rPr>
        <w:fldChar w:fldCharType="end"/>
      </w:r>
      <w:r w:rsidR="00B765FA" w:rsidRPr="00B765FA">
        <w:rPr>
          <w:lang w:eastAsia="ja-JP"/>
        </w:rPr>
        <w:t>.</w:t>
      </w:r>
    </w:p>
    <w:p w14:paraId="09765AFB" w14:textId="1C8D11F2" w:rsidR="003B60DD" w:rsidRPr="005042CD" w:rsidRDefault="003B60DD" w:rsidP="00CB5938">
      <w:pPr>
        <w:rPr>
          <w:rFonts w:ascii="Courier New" w:hAnsi="Courier New" w:cs="Courier New"/>
          <w:lang w:eastAsia="ja-JP"/>
        </w:rPr>
      </w:pPr>
    </w:p>
    <w:p w14:paraId="11156187" w14:textId="77777777" w:rsidR="00C8166B" w:rsidRPr="005042CD" w:rsidRDefault="003B60DD" w:rsidP="003978A7">
      <w:pPr>
        <w:rPr>
          <w:sz w:val="16"/>
          <w:lang w:eastAsia="ja-JP"/>
        </w:rPr>
      </w:pPr>
      <w:r w:rsidRPr="005042CD">
        <w:rPr>
          <w:noProof/>
          <w:lang w:eastAsia="ja-JP"/>
        </w:rPr>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344A38" w:rsidRPr="005653FB" w:rsidRDefault="00344A38"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344A38" w:rsidRPr="005653FB" w:rsidRDefault="00344A38"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344A38" w:rsidRPr="005653FB" w:rsidRDefault="00344A38" w:rsidP="003B60DD">
                            <w:pPr>
                              <w:rPr>
                                <w:rFonts w:ascii="Courier New" w:hAnsi="Courier New" w:cs="Courier New"/>
                                <w:sz w:val="16"/>
                              </w:rPr>
                            </w:pPr>
                          </w:p>
                          <w:p w14:paraId="317D4244" w14:textId="77777777" w:rsidR="00344A38" w:rsidRPr="005653FB" w:rsidRDefault="00344A38"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344A38" w:rsidRPr="005653FB" w:rsidRDefault="00344A38"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344A38" w:rsidRPr="005653FB" w:rsidRDefault="00344A38" w:rsidP="003B60DD">
                            <w:pPr>
                              <w:rPr>
                                <w:rFonts w:ascii="Courier New" w:hAnsi="Courier New" w:cs="Courier New"/>
                                <w:sz w:val="16"/>
                              </w:rPr>
                            </w:pPr>
                          </w:p>
                          <w:p w14:paraId="616CD443" w14:textId="77777777" w:rsidR="00344A38" w:rsidRPr="005653FB" w:rsidRDefault="00344A38"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344A38" w:rsidRPr="005653FB" w:rsidRDefault="00344A38" w:rsidP="003B60DD">
                            <w:pPr>
                              <w:rPr>
                                <w:rFonts w:ascii="Courier New" w:hAnsi="Courier New" w:cs="Courier New"/>
                                <w:sz w:val="16"/>
                              </w:rPr>
                            </w:pPr>
                            <w:r w:rsidRPr="005653FB">
                              <w:rPr>
                                <w:rFonts w:ascii="Courier New" w:hAnsi="Courier New" w:cs="Courier New"/>
                                <w:sz w:val="16"/>
                              </w:rPr>
                              <w:t xml:space="preserve">v := &lt;-c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344A38" w:rsidRPr="005653FB" w:rsidRDefault="00344A38"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344A38" w:rsidRPr="005653FB" w:rsidRDefault="00344A38"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344A38" w:rsidRPr="005653FB" w:rsidRDefault="00344A38" w:rsidP="003B60DD">
                      <w:pPr>
                        <w:rPr>
                          <w:rFonts w:ascii="Courier New" w:hAnsi="Courier New" w:cs="Courier New"/>
                          <w:sz w:val="16"/>
                        </w:rPr>
                      </w:pPr>
                    </w:p>
                    <w:p w14:paraId="317D4244" w14:textId="77777777" w:rsidR="00344A38" w:rsidRPr="005653FB" w:rsidRDefault="00344A38"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344A38" w:rsidRPr="005653FB" w:rsidRDefault="00344A38"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344A38" w:rsidRPr="005653FB" w:rsidRDefault="00344A38" w:rsidP="003B60DD">
                      <w:pPr>
                        <w:rPr>
                          <w:rFonts w:ascii="Courier New" w:hAnsi="Courier New" w:cs="Courier New"/>
                          <w:sz w:val="16"/>
                        </w:rPr>
                      </w:pPr>
                    </w:p>
                    <w:p w14:paraId="616CD443" w14:textId="77777777" w:rsidR="00344A38" w:rsidRPr="005653FB" w:rsidRDefault="00344A38"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344A38" w:rsidRPr="005653FB" w:rsidRDefault="00344A38" w:rsidP="003B60DD">
                      <w:pPr>
                        <w:rPr>
                          <w:rFonts w:ascii="Courier New" w:hAnsi="Courier New" w:cs="Courier New"/>
                          <w:sz w:val="16"/>
                        </w:rPr>
                      </w:pPr>
                      <w:r w:rsidRPr="005653FB">
                        <w:rPr>
                          <w:rFonts w:ascii="Courier New" w:hAnsi="Courier New" w:cs="Courier New"/>
                          <w:sz w:val="16"/>
                        </w:rPr>
                        <w:t xml:space="preserve">v := &lt;-ch </w:t>
                      </w:r>
                    </w:p>
                  </w:txbxContent>
                </v:textbox>
                <w10:anchorlock/>
              </v:shape>
            </w:pict>
          </mc:Fallback>
        </mc:AlternateContent>
      </w:r>
      <w:bookmarkStart w:id="36" w:name="_Toc3889810"/>
    </w:p>
    <w:p w14:paraId="4964C2B8" w14:textId="4151E0FB" w:rsidR="003B60DD" w:rsidRPr="005042CD" w:rsidRDefault="003B60DD" w:rsidP="003978A7">
      <w:pPr>
        <w:rPr>
          <w:lang w:eastAsia="ja-JP"/>
        </w:rPr>
      </w:pPr>
      <w:bookmarkStart w:id="37" w:name="_Ref6398340"/>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5E7A5A">
        <w:rPr>
          <w:noProof/>
          <w:sz w:val="16"/>
          <w:lang w:eastAsia="ja-JP"/>
        </w:rPr>
        <w:t>7</w:t>
      </w:r>
      <w:r w:rsidRPr="005042CD">
        <w:rPr>
          <w:sz w:val="16"/>
          <w:lang w:eastAsia="ja-JP"/>
        </w:rPr>
        <w:fldChar w:fldCharType="end"/>
      </w:r>
      <w:bookmarkEnd w:id="37"/>
      <w:r w:rsidRPr="005042CD">
        <w:rPr>
          <w:sz w:val="16"/>
          <w:lang w:eastAsia="ja-JP"/>
        </w:rPr>
        <w:t>. How Go Channels work.</w:t>
      </w:r>
      <w:bookmarkEnd w:id="36"/>
    </w:p>
    <w:p w14:paraId="24C9A49D" w14:textId="66BCEC2E" w:rsidR="003B60DD" w:rsidRPr="005042CD" w:rsidRDefault="003B60DD" w:rsidP="003B60DD">
      <w:pPr>
        <w:jc w:val="both"/>
        <w:rPr>
          <w:lang w:eastAsia="ja-JP"/>
        </w:rPr>
      </w:pPr>
    </w:p>
    <w:p w14:paraId="402CDFE7" w14:textId="027DBD50" w:rsidR="003B60DD" w:rsidRPr="005042CD" w:rsidRDefault="003B60DD" w:rsidP="003B60DD">
      <w:pPr>
        <w:ind w:firstLine="202"/>
        <w:jc w:val="both"/>
        <w:rPr>
          <w:lang w:eastAsia="ja-JP"/>
        </w:rPr>
      </w:pPr>
      <w:r w:rsidRPr="005042CD">
        <w:rPr>
          <w:lang w:eastAsia="ja-JP"/>
        </w:rPr>
        <w:t>The following example sums the numbers in a slice</w:t>
      </w:r>
      <w:r w:rsidR="00A33689">
        <w:rPr>
          <w:lang w:eastAsia="ja-JP"/>
        </w:rPr>
        <w:t xml:space="preserve"> (</w:t>
      </w:r>
      <w:r w:rsidR="00A33689" w:rsidRPr="00A33689">
        <w:rPr>
          <w:lang w:eastAsia="ja-JP"/>
        </w:rPr>
        <w:t>a dynamically-sized array</w:t>
      </w:r>
      <w:r w:rsidR="00A33689">
        <w:rPr>
          <w:lang w:eastAsia="ja-JP"/>
        </w:rPr>
        <w:t xml:space="preserve"> in Go)</w:t>
      </w:r>
      <w:r w:rsidRPr="005042CD">
        <w:rPr>
          <w:lang w:eastAsia="ja-JP"/>
        </w:rPr>
        <w:t xml:space="preserve">. It distributes the work between two goroutines </w:t>
      </w:r>
      <w:r w:rsidR="00732BAD">
        <w:rPr>
          <w:lang w:eastAsia="ja-JP"/>
        </w:rPr>
        <w:t>to</w:t>
      </w:r>
      <w:r w:rsidRPr="005042CD">
        <w:rPr>
          <w:lang w:eastAsia="ja-JP"/>
        </w:rPr>
        <w:t xml:space="preserve"> provide data parallelism. Once both goroutines have completed their computation, it calculates the final result.</w:t>
      </w:r>
    </w:p>
    <w:p w14:paraId="5EDF5CBA" w14:textId="39F5379E" w:rsidR="003B60DD" w:rsidRPr="005042CD" w:rsidRDefault="003B60DD" w:rsidP="003B60DD">
      <w:pPr>
        <w:ind w:firstLine="202"/>
        <w:jc w:val="both"/>
        <w:rPr>
          <w:lang w:eastAsia="ja-JP"/>
        </w:rPr>
      </w:pPr>
    </w:p>
    <w:p w14:paraId="0F637F65" w14:textId="6E2250B4" w:rsidR="003B60DD" w:rsidRPr="005042CD" w:rsidRDefault="003B60DD" w:rsidP="00A60953">
      <w:pPr>
        <w:jc w:val="both"/>
        <w:rPr>
          <w:lang w:eastAsia="ja-JP"/>
        </w:rPr>
      </w:pPr>
      <w:r w:rsidRPr="005042CD">
        <w:rPr>
          <w:noProof/>
          <w:lang w:eastAsia="ja-JP"/>
        </w:rPr>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344A38" w:rsidRPr="005653FB" w:rsidRDefault="00344A38" w:rsidP="003B60DD">
                            <w:pPr>
                              <w:contextualSpacing/>
                              <w:rPr>
                                <w:rFonts w:ascii="Courier New" w:hAnsi="Courier New" w:cs="Courier New"/>
                                <w:sz w:val="16"/>
                              </w:rPr>
                            </w:pPr>
                          </w:p>
                          <w:p w14:paraId="17D1872A"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344A38" w:rsidRPr="005653FB" w:rsidRDefault="00344A38" w:rsidP="003B60DD">
                            <w:pPr>
                              <w:contextualSpacing/>
                              <w:rPr>
                                <w:rFonts w:ascii="Courier New" w:hAnsi="Courier New" w:cs="Courier New"/>
                                <w:sz w:val="16"/>
                              </w:rPr>
                            </w:pPr>
                          </w:p>
                          <w:p w14:paraId="61AECEEC"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344A38" w:rsidRPr="005653FB" w:rsidRDefault="00344A38" w:rsidP="003B60DD">
                            <w:pPr>
                              <w:contextualSpacing/>
                              <w:rPr>
                                <w:rFonts w:ascii="Courier New" w:hAnsi="Courier New" w:cs="Courier New"/>
                                <w:sz w:val="16"/>
                              </w:rPr>
                            </w:pPr>
                          </w:p>
                          <w:p w14:paraId="0EE2832A"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344A38" w:rsidRPr="005653FB" w:rsidRDefault="00344A38" w:rsidP="003B60DD">
                            <w:pPr>
                              <w:contextualSpacing/>
                              <w:rPr>
                                <w:rFonts w:ascii="Courier New" w:hAnsi="Courier New" w:cs="Courier New"/>
                                <w:sz w:val="16"/>
                              </w:rPr>
                            </w:pPr>
                          </w:p>
                          <w:p w14:paraId="40D38B31"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344A38" w:rsidRPr="005653FB" w:rsidRDefault="00344A38" w:rsidP="003B60DD">
                            <w:pPr>
                              <w:contextualSpacing/>
                              <w:rPr>
                                <w:rFonts w:ascii="Courier New" w:hAnsi="Courier New" w:cs="Courier New"/>
                                <w:sz w:val="16"/>
                              </w:rPr>
                            </w:pPr>
                          </w:p>
                          <w:p w14:paraId="2C78CE1C" w14:textId="77777777" w:rsidR="00344A38" w:rsidRPr="005653FB" w:rsidRDefault="00344A38"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344A38" w:rsidRPr="005653FB" w:rsidRDefault="00344A38" w:rsidP="003B60DD">
                      <w:pPr>
                        <w:contextualSpacing/>
                        <w:rPr>
                          <w:rFonts w:ascii="Courier New" w:hAnsi="Courier New" w:cs="Courier New"/>
                          <w:sz w:val="16"/>
                        </w:rPr>
                      </w:pPr>
                    </w:p>
                    <w:p w14:paraId="17D1872A"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344A38" w:rsidRPr="005653FB" w:rsidRDefault="00344A38" w:rsidP="003B60DD">
                      <w:pPr>
                        <w:contextualSpacing/>
                        <w:rPr>
                          <w:rFonts w:ascii="Courier New" w:hAnsi="Courier New" w:cs="Courier New"/>
                          <w:sz w:val="16"/>
                        </w:rPr>
                      </w:pPr>
                    </w:p>
                    <w:p w14:paraId="61AECEEC"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344A38" w:rsidRPr="005653FB" w:rsidRDefault="00344A38" w:rsidP="003B60DD">
                      <w:pPr>
                        <w:contextualSpacing/>
                        <w:rPr>
                          <w:rFonts w:ascii="Courier New" w:hAnsi="Courier New" w:cs="Courier New"/>
                          <w:sz w:val="16"/>
                        </w:rPr>
                      </w:pPr>
                    </w:p>
                    <w:p w14:paraId="0EE2832A"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344A38" w:rsidRPr="005653FB" w:rsidRDefault="00344A38" w:rsidP="003B60DD">
                      <w:pPr>
                        <w:contextualSpacing/>
                        <w:rPr>
                          <w:rFonts w:ascii="Courier New" w:hAnsi="Courier New" w:cs="Courier New"/>
                          <w:sz w:val="16"/>
                        </w:rPr>
                      </w:pPr>
                    </w:p>
                    <w:p w14:paraId="40D38B31"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344A38" w:rsidRPr="005653FB" w:rsidRDefault="00344A38" w:rsidP="003B60DD">
                      <w:pPr>
                        <w:contextualSpacing/>
                        <w:rPr>
                          <w:rFonts w:ascii="Courier New" w:hAnsi="Courier New" w:cs="Courier New"/>
                          <w:sz w:val="16"/>
                        </w:rPr>
                      </w:pPr>
                    </w:p>
                    <w:p w14:paraId="2C78CE1C" w14:textId="77777777" w:rsidR="00344A38" w:rsidRPr="005653FB" w:rsidRDefault="00344A38"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344A38" w:rsidRPr="005653FB" w:rsidRDefault="00344A38"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0D15B81F" w:rsidR="00E4639B" w:rsidRPr="005042CD" w:rsidRDefault="00E4639B" w:rsidP="00E4639B">
      <w:pPr>
        <w:jc w:val="both"/>
        <w:rPr>
          <w:sz w:val="16"/>
          <w:lang w:eastAsia="ja-JP"/>
        </w:rPr>
      </w:pPr>
      <w:bookmarkStart w:id="38" w:name="_Toc3889811"/>
      <w:bookmarkStart w:id="39" w:name="_Ref6398246"/>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5E7A5A">
        <w:rPr>
          <w:noProof/>
          <w:sz w:val="16"/>
          <w:lang w:eastAsia="ja-JP"/>
        </w:rPr>
        <w:t>8</w:t>
      </w:r>
      <w:r w:rsidRPr="005042CD">
        <w:rPr>
          <w:sz w:val="16"/>
          <w:lang w:eastAsia="ja-JP"/>
        </w:rPr>
        <w:fldChar w:fldCharType="end"/>
      </w:r>
      <w:bookmarkEnd w:id="39"/>
      <w:r w:rsidRPr="005042CD">
        <w:rPr>
          <w:sz w:val="16"/>
          <w:lang w:eastAsia="ja-JP"/>
        </w:rPr>
        <w:t>. Code snippet for Go Channels.</w:t>
      </w:r>
      <w:bookmarkEnd w:id="38"/>
    </w:p>
    <w:p w14:paraId="7E71AF32" w14:textId="77777777" w:rsidR="003978A7" w:rsidRPr="005042CD" w:rsidRDefault="003978A7" w:rsidP="00E4639B">
      <w:pPr>
        <w:jc w:val="both"/>
        <w:rPr>
          <w:lang w:eastAsia="ja-JP"/>
        </w:rPr>
      </w:pPr>
    </w:p>
    <w:p w14:paraId="264D5BAA" w14:textId="51A9E98D" w:rsidR="00E4639B" w:rsidRPr="005042CD" w:rsidRDefault="00E4639B" w:rsidP="00E4639B">
      <w:pPr>
        <w:jc w:val="both"/>
        <w:rPr>
          <w:lang w:eastAsia="ja-JP"/>
        </w:rPr>
      </w:pPr>
      <w:r w:rsidRPr="005042CD">
        <w:rPr>
          <w:lang w:eastAsia="ja-JP"/>
        </w:rPr>
        <w:t>The previous code snippet produces the following output:</w:t>
      </w:r>
    </w:p>
    <w:p w14:paraId="75BD0AD0" w14:textId="77777777" w:rsidR="00FD6562" w:rsidRPr="005042CD" w:rsidRDefault="00FD6562" w:rsidP="00E4639B">
      <w:pPr>
        <w:jc w:val="both"/>
        <w:rPr>
          <w:lang w:eastAsia="ja-JP"/>
        </w:rPr>
      </w:pPr>
    </w:p>
    <w:p w14:paraId="7A252F34" w14:textId="40862819" w:rsidR="00A60953" w:rsidRPr="005042CD" w:rsidRDefault="00E4639B" w:rsidP="00E4639B">
      <w:pPr>
        <w:jc w:val="both"/>
        <w:rPr>
          <w:lang w:eastAsia="ja-JP"/>
        </w:rPr>
      </w:pPr>
      <w:r w:rsidRPr="005042CD">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344A38" w:rsidRPr="005653FB" w:rsidRDefault="00344A38"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344A38" w:rsidRPr="005653FB" w:rsidRDefault="00344A38" w:rsidP="00E4639B">
                            <w:pPr>
                              <w:contextualSpacing/>
                              <w:rPr>
                                <w:rFonts w:ascii="Courier New" w:hAnsi="Courier New" w:cs="Courier New"/>
                                <w:sz w:val="16"/>
                              </w:rPr>
                            </w:pPr>
                          </w:p>
                          <w:p w14:paraId="61A8DDAF" w14:textId="77777777" w:rsidR="00344A38" w:rsidRPr="005653FB" w:rsidRDefault="00344A38"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344A38" w:rsidRPr="005653FB" w:rsidRDefault="00344A38"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344A38" w:rsidRPr="005653FB" w:rsidRDefault="00344A38" w:rsidP="00E4639B">
                      <w:pPr>
                        <w:contextualSpacing/>
                        <w:rPr>
                          <w:rFonts w:ascii="Courier New" w:hAnsi="Courier New" w:cs="Courier New"/>
                          <w:sz w:val="16"/>
                        </w:rPr>
                      </w:pPr>
                    </w:p>
                    <w:p w14:paraId="61A8DDAF" w14:textId="77777777" w:rsidR="00344A38" w:rsidRPr="005653FB" w:rsidRDefault="00344A38"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40" w:name="_Toc3889812"/>
    </w:p>
    <w:p w14:paraId="3C223B32" w14:textId="1841705B" w:rsidR="00E4639B" w:rsidRPr="005042CD" w:rsidRDefault="00E4639B" w:rsidP="00E4639B">
      <w:pPr>
        <w:jc w:val="both"/>
        <w:rPr>
          <w:lang w:eastAsia="ja-JP"/>
        </w:rPr>
      </w:pPr>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5E7A5A">
        <w:rPr>
          <w:noProof/>
          <w:sz w:val="16"/>
          <w:lang w:eastAsia="ja-JP"/>
        </w:rPr>
        <w:t>9</w:t>
      </w:r>
      <w:r w:rsidRPr="005042CD">
        <w:rPr>
          <w:sz w:val="16"/>
          <w:lang w:eastAsia="ja-JP"/>
        </w:rPr>
        <w:fldChar w:fldCharType="end"/>
      </w:r>
      <w:r w:rsidRPr="005042CD">
        <w:rPr>
          <w:sz w:val="16"/>
          <w:lang w:eastAsia="ja-JP"/>
        </w:rPr>
        <w:t>. Output for Go Channels code snippet</w:t>
      </w:r>
      <w:bookmarkEnd w:id="40"/>
      <w:r w:rsidR="00882B49">
        <w:rPr>
          <w:sz w:val="16"/>
          <w:lang w:eastAsia="ja-JP"/>
        </w:rPr>
        <w:t xml:space="preserve"> in </w:t>
      </w:r>
      <w:r w:rsidR="00882B49">
        <w:rPr>
          <w:sz w:val="16"/>
          <w:lang w:eastAsia="ja-JP"/>
        </w:rPr>
        <w:fldChar w:fldCharType="begin"/>
      </w:r>
      <w:r w:rsidR="00882B49">
        <w:rPr>
          <w:sz w:val="16"/>
          <w:lang w:eastAsia="ja-JP"/>
        </w:rPr>
        <w:instrText xml:space="preserve"> REF _Ref6398246 \h </w:instrText>
      </w:r>
      <w:r w:rsidR="00882B49">
        <w:rPr>
          <w:sz w:val="16"/>
          <w:lang w:eastAsia="ja-JP"/>
        </w:rPr>
      </w:r>
      <w:r w:rsidR="00882B49">
        <w:rPr>
          <w:sz w:val="16"/>
          <w:lang w:eastAsia="ja-JP"/>
        </w:rPr>
        <w:fldChar w:fldCharType="separate"/>
      </w:r>
      <w:r w:rsidR="00882B49" w:rsidRPr="005042CD">
        <w:rPr>
          <w:sz w:val="16"/>
          <w:lang w:eastAsia="ja-JP"/>
        </w:rPr>
        <w:t xml:space="preserve">Figure </w:t>
      </w:r>
      <w:r w:rsidR="00882B49">
        <w:rPr>
          <w:noProof/>
          <w:sz w:val="16"/>
          <w:lang w:eastAsia="ja-JP"/>
        </w:rPr>
        <w:t>8</w:t>
      </w:r>
      <w:r w:rsidR="00882B49">
        <w:rPr>
          <w:sz w:val="16"/>
          <w:lang w:eastAsia="ja-JP"/>
        </w:rPr>
        <w:fldChar w:fldCharType="end"/>
      </w:r>
      <w:r w:rsidR="00882B49">
        <w:rPr>
          <w:sz w:val="16"/>
          <w:lang w:eastAsia="ja-JP"/>
        </w:rPr>
        <w:t>.</w:t>
      </w:r>
    </w:p>
    <w:p w14:paraId="78BD960C" w14:textId="315E79AD" w:rsidR="003B60DD" w:rsidRPr="005042CD" w:rsidRDefault="003B60DD" w:rsidP="003B60DD">
      <w:pPr>
        <w:jc w:val="both"/>
        <w:rPr>
          <w:lang w:eastAsia="ja-JP"/>
        </w:rPr>
      </w:pPr>
    </w:p>
    <w:p w14:paraId="546BA8E3" w14:textId="4787D366" w:rsidR="004D790B" w:rsidRPr="005042CD" w:rsidRDefault="004D790B" w:rsidP="004D790B">
      <w:pPr>
        <w:ind w:firstLine="202"/>
        <w:jc w:val="both"/>
        <w:rPr>
          <w:lang w:eastAsia="ja-JP"/>
        </w:rPr>
      </w:pPr>
      <w:r w:rsidRPr="005042CD">
        <w:rPr>
          <w:lang w:eastAsia="ja-JP"/>
        </w:rPr>
        <w:t xml:space="preserve">In the setting of this thesis, read and write operations have to be performed in an asynchronous manner </w:t>
      </w:r>
      <w:r w:rsidR="00DE3ED9">
        <w:rPr>
          <w:lang w:eastAsia="ja-JP"/>
        </w:rPr>
        <w:t xml:space="preserve">because nodes in the network have to be able to receive and send the shared data </w:t>
      </w:r>
      <w:r w:rsidR="00DE3ED9">
        <w:rPr>
          <w:lang w:eastAsia="ja-JP"/>
        </w:rPr>
        <w:t>structures</w:t>
      </w:r>
      <w:r w:rsidR="00DF5C5B">
        <w:rPr>
          <w:lang w:eastAsia="ja-JP"/>
        </w:rPr>
        <w:t>. G</w:t>
      </w:r>
      <w:r w:rsidR="00C046AA" w:rsidRPr="005042CD">
        <w:rPr>
          <w:lang w:eastAsia="ja-JP"/>
        </w:rPr>
        <w:t>oroutines and channels</w:t>
      </w:r>
      <w:r w:rsidRPr="005042CD">
        <w:rPr>
          <w:lang w:eastAsia="ja-JP"/>
        </w:rPr>
        <w:t xml:space="preserve"> help to achieve this effectively.</w:t>
      </w:r>
    </w:p>
    <w:p w14:paraId="4D206E81" w14:textId="77777777" w:rsidR="00C046AA" w:rsidRPr="005042CD" w:rsidRDefault="00C046AA" w:rsidP="004D790B">
      <w:pPr>
        <w:ind w:firstLine="202"/>
        <w:jc w:val="both"/>
        <w:rPr>
          <w:lang w:eastAsia="ja-JP"/>
        </w:rPr>
      </w:pPr>
    </w:p>
    <w:p w14:paraId="540D7439" w14:textId="66F0515A" w:rsidR="00E4639B" w:rsidRPr="005042CD" w:rsidRDefault="00E4639B" w:rsidP="00E4639B">
      <w:pPr>
        <w:pStyle w:val="Heading2"/>
        <w:rPr>
          <w:lang w:eastAsia="ja-JP"/>
        </w:rPr>
      </w:pPr>
      <w:bookmarkStart w:id="41" w:name="_Toc3892316"/>
      <w:r w:rsidRPr="005042CD">
        <w:rPr>
          <w:lang w:eastAsia="ja-JP"/>
        </w:rPr>
        <w:t xml:space="preserve">Peer-to-Peer </w:t>
      </w:r>
      <w:bookmarkEnd w:id="41"/>
      <w:r w:rsidR="003E7C37">
        <w:rPr>
          <w:lang w:eastAsia="ja-JP"/>
        </w:rPr>
        <w:t>Communication</w:t>
      </w:r>
    </w:p>
    <w:p w14:paraId="23308507" w14:textId="3F722E62" w:rsidR="00E4639B" w:rsidRPr="005042CD" w:rsidRDefault="00F6025B" w:rsidP="00E4639B">
      <w:pPr>
        <w:ind w:firstLine="202"/>
        <w:jc w:val="both"/>
        <w:rPr>
          <w:lang w:eastAsia="ja-JP"/>
        </w:rPr>
      </w:pPr>
      <w:r>
        <w:rPr>
          <w:lang w:eastAsia="ja-JP"/>
        </w:rPr>
        <w:t>In a distributed setting, n</w:t>
      </w:r>
      <w:r w:rsidR="00E4639B" w:rsidRPr="005042CD">
        <w:rPr>
          <w:lang w:eastAsia="ja-JP"/>
        </w:rPr>
        <w:t xml:space="preserve">odes in the network </w:t>
      </w:r>
      <w:r w:rsidR="00C74982">
        <w:rPr>
          <w:lang w:eastAsia="ja-JP"/>
        </w:rPr>
        <w:t xml:space="preserve">must </w:t>
      </w:r>
      <w:r w:rsidR="00E4639B" w:rsidRPr="005042CD">
        <w:rPr>
          <w:lang w:eastAsia="ja-JP"/>
        </w:rPr>
        <w:t xml:space="preserve">communicate with each other without the need for a central server. To do this, </w:t>
      </w:r>
      <w:r w:rsidR="00893FC9">
        <w:rPr>
          <w:lang w:eastAsia="ja-JP"/>
        </w:rPr>
        <w:t xml:space="preserve"> we use </w:t>
      </w:r>
      <w:r w:rsidR="00E4639B" w:rsidRPr="005042CD">
        <w:rPr>
          <w:lang w:eastAsia="ja-JP"/>
        </w:rPr>
        <w:t>a peer-to-peer (p2p) networking stack called noise</w:t>
      </w:r>
      <w:r w:rsidR="00893FC9">
        <w:rPr>
          <w:lang w:eastAsia="ja-JP"/>
        </w:rPr>
        <w:t xml:space="preserve"> </w:t>
      </w:r>
      <w:r w:rsidR="00E4639B" w:rsidRPr="005042CD">
        <w:rPr>
          <w:lang w:eastAsia="ja-JP"/>
        </w:rPr>
        <w:fldChar w:fldCharType="begin" w:fldLock="1"/>
      </w:r>
      <w:r w:rsidR="005E7A5A">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19]","plainTextFormattedCitation":"[19]","previouslyFormattedCitation":"[19]"},"properties":{"noteIndex":0},"schema":"https://github.com/citation-style-language/schema/raw/master/csl-citation.json"}</w:instrText>
      </w:r>
      <w:r w:rsidR="00E4639B" w:rsidRPr="005042CD">
        <w:rPr>
          <w:lang w:eastAsia="ja-JP"/>
        </w:rPr>
        <w:fldChar w:fldCharType="separate"/>
      </w:r>
      <w:r w:rsidR="005B2F31" w:rsidRPr="005B2F31">
        <w:rPr>
          <w:noProof/>
          <w:lang w:eastAsia="ja-JP"/>
        </w:rPr>
        <w:t>[19]</w:t>
      </w:r>
      <w:r w:rsidR="00E4639B" w:rsidRPr="005042CD">
        <w:rPr>
          <w:lang w:eastAsia="ja-JP"/>
        </w:rPr>
        <w:fldChar w:fldCharType="end"/>
      </w:r>
      <w:r w:rsidR="00E4639B" w:rsidRPr="005042CD">
        <w:rPr>
          <w:lang w:eastAsia="ja-JP"/>
        </w:rPr>
        <w:t xml:space="preserve">. Noise is an easy-to-use networking stack for developing decentralized applications written in Go and developed by the Perlin Team </w:t>
      </w:r>
      <w:r w:rsidR="00E4639B" w:rsidRPr="005042CD">
        <w:rPr>
          <w:lang w:eastAsia="ja-JP"/>
        </w:rPr>
        <w:fldChar w:fldCharType="begin" w:fldLock="1"/>
      </w:r>
      <w:r w:rsidR="005E7A5A">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20]","plainTextFormattedCitation":"[20]","previouslyFormattedCitation":"[20]"},"properties":{"noteIndex":0},"schema":"https://github.com/citation-style-language/schema/raw/master/csl-citation.json"}</w:instrText>
      </w:r>
      <w:r w:rsidR="00E4639B" w:rsidRPr="005042CD">
        <w:rPr>
          <w:lang w:eastAsia="ja-JP"/>
        </w:rPr>
        <w:fldChar w:fldCharType="separate"/>
      </w:r>
      <w:r w:rsidR="005B2F31" w:rsidRPr="005B2F31">
        <w:rPr>
          <w:noProof/>
          <w:lang w:eastAsia="ja-JP"/>
        </w:rPr>
        <w:t>[20]</w:t>
      </w:r>
      <w:r w:rsidR="00E4639B" w:rsidRPr="005042CD">
        <w:rPr>
          <w:lang w:eastAsia="ja-JP"/>
        </w:rPr>
        <w:fldChar w:fldCharType="end"/>
      </w:r>
      <w:r w:rsidR="00E4639B" w:rsidRPr="005042CD">
        <w:rPr>
          <w:lang w:eastAsia="ja-JP"/>
        </w:rPr>
        <w:t>.</w:t>
      </w:r>
    </w:p>
    <w:p w14:paraId="176C1A9D" w14:textId="6FC5791C" w:rsidR="00E4639B" w:rsidRPr="005042CD" w:rsidRDefault="00E4639B" w:rsidP="00E4639B">
      <w:pPr>
        <w:ind w:firstLine="202"/>
        <w:jc w:val="both"/>
        <w:rPr>
          <w:lang w:eastAsia="ja-JP"/>
        </w:rPr>
      </w:pPr>
      <w:r w:rsidRPr="005042CD">
        <w:rPr>
          <w:lang w:eastAsia="ja-JP"/>
        </w:rPr>
        <w:t xml:space="preserve">When a node runs </w:t>
      </w:r>
      <w:r w:rsidR="00893FC9">
        <w:rPr>
          <w:lang w:eastAsia="ja-JP"/>
        </w:rPr>
        <w:t>a</w:t>
      </w:r>
      <w:r w:rsidRPr="005042CD">
        <w:rPr>
          <w:lang w:eastAsia="ja-JP"/>
        </w:rPr>
        <w:t xml:space="preserve"> Go program </w:t>
      </w:r>
      <w:r w:rsidR="00893FC9">
        <w:rPr>
          <w:lang w:eastAsia="ja-JP"/>
        </w:rPr>
        <w:t xml:space="preserve">using noise, </w:t>
      </w:r>
      <w:r w:rsidR="002F6599">
        <w:rPr>
          <w:lang w:eastAsia="ja-JP"/>
        </w:rPr>
        <w:t>it</w:t>
      </w:r>
      <w:r w:rsidRPr="005042CD">
        <w:rPr>
          <w:lang w:eastAsia="ja-JP"/>
        </w:rPr>
        <w:t xml:space="preserve"> acts as a peer to which other nodes can connect</w:t>
      </w:r>
      <w:r w:rsidR="002044CF" w:rsidRPr="005042CD">
        <w:rPr>
          <w:lang w:eastAsia="ja-JP"/>
        </w:rPr>
        <w:t>, and n</w:t>
      </w:r>
      <w:r w:rsidR="00783E08" w:rsidRPr="005042CD">
        <w:rPr>
          <w:lang w:eastAsia="ja-JP"/>
        </w:rPr>
        <w:t>odes</w:t>
      </w:r>
      <w:r w:rsidRPr="005042CD">
        <w:rPr>
          <w:lang w:eastAsia="ja-JP"/>
        </w:rPr>
        <w:t xml:space="preserve"> can connect and disconnect from the network without causing a disruption to the communication. Noise </w:t>
      </w:r>
      <w:r w:rsidR="000D035D">
        <w:rPr>
          <w:lang w:eastAsia="ja-JP"/>
        </w:rPr>
        <w:t xml:space="preserve">also </w:t>
      </w:r>
      <w:r w:rsidRPr="005042CD">
        <w:rPr>
          <w:lang w:eastAsia="ja-JP"/>
        </w:rPr>
        <w:t>allows nodes to broadcast messages over their network of peers.</w:t>
      </w:r>
    </w:p>
    <w:p w14:paraId="389C6F2A" w14:textId="1647B8C1" w:rsidR="00E4639B" w:rsidRPr="005042CD" w:rsidRDefault="00E4639B" w:rsidP="00E4639B">
      <w:pPr>
        <w:ind w:firstLine="202"/>
        <w:jc w:val="both"/>
        <w:rPr>
          <w:lang w:eastAsia="ja-JP"/>
        </w:rPr>
      </w:pPr>
    </w:p>
    <w:p w14:paraId="588793B0" w14:textId="54584E6B" w:rsidR="006832DA" w:rsidRPr="005042CD" w:rsidRDefault="006832DA" w:rsidP="006832DA">
      <w:pPr>
        <w:pStyle w:val="Heading2"/>
        <w:rPr>
          <w:lang w:eastAsia="ja-JP"/>
        </w:rPr>
      </w:pPr>
      <w:r w:rsidRPr="005042CD">
        <w:rPr>
          <w:lang w:eastAsia="ja-JP"/>
        </w:rPr>
        <w:t xml:space="preserve">Data Structure </w:t>
      </w:r>
      <w:r w:rsidR="000111D8">
        <w:rPr>
          <w:lang w:eastAsia="ja-JP"/>
        </w:rPr>
        <w:t>Design</w:t>
      </w:r>
    </w:p>
    <w:p w14:paraId="54F698A9" w14:textId="77124C82" w:rsidR="00626FDD" w:rsidRPr="005042CD" w:rsidRDefault="001E3B01" w:rsidP="001E3B01">
      <w:pPr>
        <w:ind w:firstLine="202"/>
        <w:jc w:val="both"/>
        <w:rPr>
          <w:lang w:eastAsia="ja-JP"/>
        </w:rPr>
      </w:pPr>
      <w:r w:rsidRPr="005042CD">
        <w:rPr>
          <w:lang w:eastAsia="ja-JP"/>
        </w:rPr>
        <w:t xml:space="preserve">The </w:t>
      </w:r>
      <w:r>
        <w:rPr>
          <w:lang w:eastAsia="ja-JP"/>
        </w:rPr>
        <w:t>blocks</w:t>
      </w:r>
      <w:r w:rsidRPr="005042CD">
        <w:rPr>
          <w:lang w:eastAsia="ja-JP"/>
        </w:rPr>
        <w:t xml:space="preserve"> in the IOTA tangle and the Nano block-lattice have a granularity of one transaction.</w:t>
      </w:r>
      <w:r>
        <w:rPr>
          <w:lang w:eastAsia="ja-JP"/>
        </w:rPr>
        <w:t xml:space="preserve"> In </w:t>
      </w:r>
      <w:r w:rsidR="00CB07DB" w:rsidRPr="005042CD">
        <w:rPr>
          <w:lang w:eastAsia="ja-JP"/>
        </w:rPr>
        <w:t>order to enable a comparison,</w:t>
      </w:r>
      <w:r w:rsidR="00791928" w:rsidRPr="005042CD">
        <w:rPr>
          <w:lang w:eastAsia="ja-JP"/>
        </w:rPr>
        <w:t xml:space="preserve"> the data structures implemented in this thesis are comprised of items which </w:t>
      </w:r>
      <w:r w:rsidR="00D16471" w:rsidRPr="005042CD">
        <w:rPr>
          <w:lang w:eastAsia="ja-JP"/>
        </w:rPr>
        <w:t>record</w:t>
      </w:r>
      <w:r w:rsidR="00CB07DB" w:rsidRPr="005042CD">
        <w:rPr>
          <w:lang w:eastAsia="ja-JP"/>
        </w:rPr>
        <w:t xml:space="preserve"> </w:t>
      </w:r>
      <w:r w:rsidR="00C0160A" w:rsidRPr="005042CD">
        <w:rPr>
          <w:lang w:eastAsia="ja-JP"/>
        </w:rPr>
        <w:t>one</w:t>
      </w:r>
      <w:r w:rsidR="00CB07DB" w:rsidRPr="005042CD">
        <w:rPr>
          <w:lang w:eastAsia="ja-JP"/>
        </w:rPr>
        <w:t xml:space="preserve"> transaction</w:t>
      </w:r>
      <w:r w:rsidR="00C0160A" w:rsidRPr="005042CD">
        <w:rPr>
          <w:lang w:eastAsia="ja-JP"/>
        </w:rPr>
        <w:t xml:space="preserve"> each</w:t>
      </w:r>
      <w:r w:rsidR="00CB07DB" w:rsidRPr="005042CD">
        <w:rPr>
          <w:lang w:eastAsia="ja-JP"/>
        </w:rPr>
        <w:t>. This marks a clear difference from the way</w:t>
      </w:r>
      <w:r>
        <w:rPr>
          <w:lang w:eastAsia="ja-JP"/>
        </w:rPr>
        <w:t xml:space="preserve"> in which</w:t>
      </w:r>
      <w:r w:rsidR="00CB07DB" w:rsidRPr="005042CD">
        <w:rPr>
          <w:lang w:eastAsia="ja-JP"/>
        </w:rPr>
        <w:t xml:space="preserve"> the Bitcoin blockchain is implemented since the blocks in </w:t>
      </w:r>
      <w:r w:rsidR="00C0160A" w:rsidRPr="005042CD">
        <w:rPr>
          <w:lang w:eastAsia="ja-JP"/>
        </w:rPr>
        <w:t>that</w:t>
      </w:r>
      <w:r w:rsidR="00CB07DB" w:rsidRPr="005042CD">
        <w:rPr>
          <w:lang w:eastAsia="ja-JP"/>
        </w:rPr>
        <w:t xml:space="preserve"> system </w:t>
      </w:r>
      <w:r w:rsidR="009D0E04" w:rsidRPr="005042CD">
        <w:rPr>
          <w:lang w:eastAsia="ja-JP"/>
        </w:rPr>
        <w:t>hold the data for various transactions.</w:t>
      </w:r>
      <w:r w:rsidR="00FE26A6" w:rsidRPr="005042CD">
        <w:rPr>
          <w:lang w:eastAsia="ja-JP"/>
        </w:rPr>
        <w:t xml:space="preserve"> </w:t>
      </w:r>
    </w:p>
    <w:p w14:paraId="114A0A6F" w14:textId="77777777" w:rsidR="006832DA" w:rsidRPr="005042CD" w:rsidRDefault="006832DA" w:rsidP="00E4639B">
      <w:pPr>
        <w:ind w:firstLine="202"/>
        <w:jc w:val="both"/>
        <w:rPr>
          <w:lang w:eastAsia="ja-JP"/>
        </w:rPr>
      </w:pPr>
    </w:p>
    <w:p w14:paraId="64AAEFA7" w14:textId="6E7EEA86" w:rsidR="00E4639B" w:rsidRPr="005042CD" w:rsidRDefault="000A2A6C" w:rsidP="006832DA">
      <w:pPr>
        <w:pStyle w:val="Heading3"/>
        <w:rPr>
          <w:lang w:eastAsia="ja-JP"/>
        </w:rPr>
      </w:pPr>
      <w:r>
        <w:rPr>
          <w:lang w:eastAsia="ja-JP"/>
        </w:rPr>
        <w:t>B</w:t>
      </w:r>
      <w:r w:rsidR="00A1367D">
        <w:rPr>
          <w:lang w:eastAsia="ja-JP"/>
        </w:rPr>
        <w:t>lockchain Implementation</w:t>
      </w:r>
    </w:p>
    <w:p w14:paraId="28D90537" w14:textId="19CD5A72" w:rsidR="00E4639B" w:rsidRPr="005042CD" w:rsidRDefault="00F43FFF" w:rsidP="00E4639B">
      <w:pPr>
        <w:ind w:firstLine="202"/>
        <w:jc w:val="both"/>
        <w:rPr>
          <w:lang w:eastAsia="ja-JP"/>
        </w:rPr>
      </w:pPr>
      <w:r w:rsidRPr="00F43FFF">
        <w:rPr>
          <w:lang w:eastAsia="ja-JP"/>
        </w:rPr>
        <w:t>Our Go implementation of the blockchain uses the implementation presented by Coral Health</w:t>
      </w:r>
      <w:r>
        <w:rPr>
          <w:lang w:eastAsia="ja-JP"/>
        </w:rPr>
        <w:t xml:space="preserve"> </w:t>
      </w:r>
      <w:r>
        <w:rPr>
          <w:lang w:eastAsia="ja-JP"/>
        </w:rPr>
        <w:fldChar w:fldCharType="begin" w:fldLock="1"/>
      </w:r>
      <w:r>
        <w:rPr>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21]","plainTextFormattedCitation":"[21]"},"properties":{"noteIndex":0},"schema":"https://github.com/citation-style-language/schema/raw/master/csl-citation.json"}</w:instrText>
      </w:r>
      <w:r>
        <w:rPr>
          <w:lang w:eastAsia="ja-JP"/>
        </w:rPr>
        <w:fldChar w:fldCharType="separate"/>
      </w:r>
      <w:r w:rsidRPr="00F43FFF">
        <w:rPr>
          <w:noProof/>
          <w:lang w:eastAsia="ja-JP"/>
        </w:rPr>
        <w:t>[21]</w:t>
      </w:r>
      <w:r>
        <w:rPr>
          <w:lang w:eastAsia="ja-JP"/>
        </w:rPr>
        <w:fldChar w:fldCharType="end"/>
      </w:r>
      <w:r w:rsidRPr="00F43FFF">
        <w:rPr>
          <w:lang w:eastAsia="ja-JP"/>
        </w:rPr>
        <w:t xml:space="preserve"> as a starting point</w:t>
      </w:r>
      <w:r>
        <w:rPr>
          <w:lang w:eastAsia="ja-JP"/>
        </w:rPr>
        <w:t xml:space="preserve">. </w:t>
      </w:r>
      <w:r w:rsidR="00E4639B" w:rsidRPr="005042CD">
        <w:rPr>
          <w:lang w:eastAsia="ja-JP"/>
        </w:rPr>
        <w:t>The blockchain</w:t>
      </w:r>
      <w:r w:rsidR="00560C2B" w:rsidRPr="005042CD">
        <w:rPr>
          <w:lang w:eastAsia="ja-JP"/>
        </w:rPr>
        <w:t xml:space="preserve"> </w:t>
      </w:r>
      <w:r w:rsidR="00DC30ED">
        <w:rPr>
          <w:lang w:eastAsia="ja-JP"/>
        </w:rPr>
        <w:t>consists of</w:t>
      </w:r>
      <w:r w:rsidR="00560C2B" w:rsidRPr="005042CD">
        <w:rPr>
          <w:lang w:eastAsia="ja-JP"/>
        </w:rPr>
        <w:t xml:space="preserve"> a series of blocks</w:t>
      </w:r>
      <w:r w:rsidR="00E4639B" w:rsidRPr="005042CD">
        <w:rPr>
          <w:lang w:eastAsia="ja-JP"/>
        </w:rPr>
        <w:t xml:space="preserve"> which</w:t>
      </w:r>
      <w:r w:rsidR="00DC30ED">
        <w:rPr>
          <w:lang w:eastAsia="ja-JP"/>
        </w:rPr>
        <w:t xml:space="preserve"> each</w:t>
      </w:r>
      <w:r w:rsidR="00E4639B" w:rsidRPr="005042CD">
        <w:rPr>
          <w:lang w:eastAsia="ja-JP"/>
        </w:rPr>
        <w:t xml:space="preserve"> have an index, a timestamp, a hash, and </w:t>
      </w:r>
      <w:r w:rsidR="00BD4B59" w:rsidRPr="005042CD">
        <w:rPr>
          <w:lang w:eastAsia="ja-JP"/>
        </w:rPr>
        <w:t>the hash of the previous block</w:t>
      </w:r>
      <w:r w:rsidR="00DC30ED">
        <w:rPr>
          <w:lang w:eastAsia="ja-JP"/>
        </w:rPr>
        <w:t xml:space="preserve"> as shown in </w:t>
      </w:r>
      <w:r w:rsidR="00DC30ED">
        <w:rPr>
          <w:lang w:eastAsia="ja-JP"/>
        </w:rPr>
        <w:fldChar w:fldCharType="begin"/>
      </w:r>
      <w:r w:rsidR="00DC30ED">
        <w:rPr>
          <w:lang w:eastAsia="ja-JP"/>
        </w:rPr>
        <w:instrText xml:space="preserve"> REF _Ref6399339 \h </w:instrText>
      </w:r>
      <w:r w:rsidR="00DC30ED">
        <w:rPr>
          <w:lang w:eastAsia="ja-JP"/>
        </w:rPr>
      </w:r>
      <w:r w:rsidR="00DC30ED">
        <w:rPr>
          <w:lang w:eastAsia="ja-JP"/>
        </w:rPr>
        <w:fldChar w:fldCharType="separate"/>
      </w:r>
      <w:r w:rsidR="00DC30ED" w:rsidRPr="005042CD">
        <w:rPr>
          <w:sz w:val="16"/>
          <w:lang w:eastAsia="ja-JP"/>
        </w:rPr>
        <w:t xml:space="preserve">Figure </w:t>
      </w:r>
      <w:r w:rsidR="00DC30ED">
        <w:rPr>
          <w:noProof/>
          <w:sz w:val="16"/>
          <w:lang w:eastAsia="ja-JP"/>
        </w:rPr>
        <w:t>10</w:t>
      </w:r>
      <w:r w:rsidR="00DC30ED">
        <w:rPr>
          <w:lang w:eastAsia="ja-JP"/>
        </w:rPr>
        <w:fldChar w:fldCharType="end"/>
      </w:r>
      <w:r w:rsidR="00DC30ED">
        <w:rPr>
          <w:lang w:eastAsia="ja-JP"/>
        </w:rPr>
        <w:t>.</w:t>
      </w:r>
    </w:p>
    <w:p w14:paraId="3A20AE52" w14:textId="77777777" w:rsidR="002E3AAA" w:rsidRPr="005042CD" w:rsidRDefault="002E3AAA" w:rsidP="002E3AAA">
      <w:pPr>
        <w:rPr>
          <w:lang w:eastAsia="ja-JP"/>
        </w:rPr>
      </w:pPr>
    </w:p>
    <w:p w14:paraId="28A9CA7A" w14:textId="5A2AE1AE" w:rsidR="00E4639B" w:rsidRPr="005042CD" w:rsidRDefault="00E4639B" w:rsidP="002E3AAA">
      <w:pPr>
        <w:rPr>
          <w:lang w:eastAsia="ja-JP"/>
        </w:rPr>
      </w:pPr>
      <w:r w:rsidRPr="005042CD">
        <w:rPr>
          <w:noProof/>
          <w:lang w:eastAsia="ja-JP"/>
        </w:rPr>
        <w:drawing>
          <wp:inline distT="0" distB="0" distL="0" distR="0" wp14:anchorId="69EC82C6" wp14:editId="1A2A6F8F">
            <wp:extent cx="2848708" cy="2232321"/>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62880" cy="2243426"/>
                    </a:xfrm>
                    <a:prstGeom prst="rect">
                      <a:avLst/>
                    </a:prstGeom>
                  </pic:spPr>
                </pic:pic>
              </a:graphicData>
            </a:graphic>
          </wp:inline>
        </w:drawing>
      </w:r>
    </w:p>
    <w:p w14:paraId="14C96657" w14:textId="40C4739B" w:rsidR="00E4639B" w:rsidRPr="005042CD" w:rsidRDefault="00E4639B" w:rsidP="002E3AAA">
      <w:pPr>
        <w:jc w:val="both"/>
        <w:rPr>
          <w:sz w:val="16"/>
          <w:lang w:eastAsia="ja-JP"/>
        </w:rPr>
      </w:pPr>
      <w:bookmarkStart w:id="42" w:name="_Toc3889813"/>
      <w:bookmarkStart w:id="43" w:name="_Ref639933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5E7A5A">
        <w:rPr>
          <w:noProof/>
          <w:sz w:val="16"/>
          <w:lang w:eastAsia="ja-JP"/>
        </w:rPr>
        <w:t>10</w:t>
      </w:r>
      <w:r w:rsidRPr="005042CD">
        <w:rPr>
          <w:sz w:val="16"/>
          <w:lang w:eastAsia="ja-JP"/>
        </w:rPr>
        <w:fldChar w:fldCharType="end"/>
      </w:r>
      <w:bookmarkEnd w:id="43"/>
      <w:r w:rsidRPr="005042CD">
        <w:rPr>
          <w:sz w:val="16"/>
          <w:lang w:eastAsia="ja-JP"/>
        </w:rPr>
        <w:t>. Basic code for the blockchain.</w:t>
      </w:r>
      <w:bookmarkEnd w:id="42"/>
    </w:p>
    <w:p w14:paraId="0D67DE0B" w14:textId="77777777" w:rsidR="00E4639B" w:rsidRPr="005042CD" w:rsidRDefault="00E4639B" w:rsidP="00E4639B">
      <w:pPr>
        <w:ind w:firstLine="202"/>
        <w:jc w:val="both"/>
        <w:rPr>
          <w:lang w:eastAsia="ja-JP"/>
        </w:rPr>
      </w:pPr>
    </w:p>
    <w:p w14:paraId="64BDF594" w14:textId="49364FD3" w:rsidR="00E4639B" w:rsidRPr="005042CD" w:rsidRDefault="00E4639B" w:rsidP="00E4639B">
      <w:pPr>
        <w:ind w:firstLine="202"/>
        <w:jc w:val="both"/>
        <w:rPr>
          <w:lang w:eastAsia="ja-JP"/>
        </w:rPr>
      </w:pPr>
      <w:r w:rsidRPr="005042CD">
        <w:rPr>
          <w:lang w:eastAsia="ja-JP"/>
        </w:rPr>
        <w:t>There are a number of specific functions for the blockchain</w:t>
      </w:r>
      <w:r w:rsidR="00A33EB6">
        <w:rPr>
          <w:lang w:eastAsia="ja-JP"/>
        </w:rPr>
        <w:t>.</w:t>
      </w:r>
    </w:p>
    <w:p w14:paraId="215F7845" w14:textId="77777777" w:rsidR="00E4639B" w:rsidRPr="005042CD" w:rsidRDefault="00E4639B" w:rsidP="00E4639B">
      <w:pPr>
        <w:ind w:firstLine="202"/>
        <w:jc w:val="both"/>
        <w:rPr>
          <w:lang w:eastAsia="ja-JP"/>
        </w:rPr>
      </w:pPr>
    </w:p>
    <w:p w14:paraId="668327B3" w14:textId="77777777" w:rsidR="00E4639B" w:rsidRPr="005042CD" w:rsidRDefault="00E4639B" w:rsidP="009777AA">
      <w:pPr>
        <w:numPr>
          <w:ilvl w:val="0"/>
          <w:numId w:val="10"/>
        </w:numPr>
        <w:jc w:val="both"/>
        <w:rPr>
          <w:i/>
          <w:lang w:eastAsia="ja-JP"/>
        </w:rPr>
      </w:pPr>
      <w:proofErr w:type="spellStart"/>
      <w:r w:rsidRPr="005042CD">
        <w:rPr>
          <w:i/>
          <w:lang w:eastAsia="ja-JP"/>
        </w:rPr>
        <w:t>isBlockValid</w:t>
      </w:r>
      <w:proofErr w:type="spellEnd"/>
      <w:r w:rsidRPr="005042CD">
        <w:rPr>
          <w:i/>
          <w:lang w:eastAsia="ja-JP"/>
        </w:rPr>
        <w:t xml:space="preserve"> </w:t>
      </w:r>
      <w:r w:rsidRPr="005042CD">
        <w:rPr>
          <w:lang w:eastAsia="ja-JP"/>
        </w:rPr>
        <w:t>checks that the chain of hashes in the blockchain is consistent.</w:t>
      </w:r>
    </w:p>
    <w:p w14:paraId="5096DE4F" w14:textId="77777777" w:rsidR="00E4639B" w:rsidRPr="005042CD" w:rsidRDefault="00E4639B" w:rsidP="009777AA">
      <w:pPr>
        <w:numPr>
          <w:ilvl w:val="0"/>
          <w:numId w:val="10"/>
        </w:numPr>
        <w:jc w:val="both"/>
        <w:rPr>
          <w:i/>
          <w:lang w:eastAsia="ja-JP"/>
        </w:rPr>
      </w:pPr>
      <w:proofErr w:type="spellStart"/>
      <w:r w:rsidRPr="005042CD">
        <w:rPr>
          <w:i/>
          <w:lang w:eastAsia="ja-JP"/>
        </w:rPr>
        <w:t>calculateHash</w:t>
      </w:r>
      <w:proofErr w:type="spellEnd"/>
      <w:r w:rsidRPr="005042CD">
        <w:rPr>
          <w:i/>
          <w:lang w:eastAsia="ja-JP"/>
        </w:rPr>
        <w:t xml:space="preserve"> </w:t>
      </w:r>
      <w:r w:rsidRPr="005042CD">
        <w:rPr>
          <w:lang w:eastAsia="ja-JP"/>
        </w:rPr>
        <w:t>uses sha256 to hash raw data.</w:t>
      </w:r>
    </w:p>
    <w:p w14:paraId="46DB6633" w14:textId="530BA8E9" w:rsidR="00E4639B" w:rsidRPr="005042CD" w:rsidRDefault="00E4639B" w:rsidP="009777AA">
      <w:pPr>
        <w:numPr>
          <w:ilvl w:val="0"/>
          <w:numId w:val="10"/>
        </w:numPr>
        <w:jc w:val="both"/>
        <w:rPr>
          <w:i/>
          <w:lang w:eastAsia="ja-JP"/>
        </w:rPr>
      </w:pPr>
      <w:proofErr w:type="spellStart"/>
      <w:r w:rsidRPr="005042CD">
        <w:rPr>
          <w:i/>
          <w:lang w:eastAsia="ja-JP"/>
        </w:rPr>
        <w:t>generateBlock</w:t>
      </w:r>
      <w:proofErr w:type="spellEnd"/>
      <w:r w:rsidRPr="005042CD">
        <w:rPr>
          <w:lang w:eastAsia="ja-JP"/>
        </w:rPr>
        <w:t xml:space="preserve"> creates a new block to be added to the blockchain.</w:t>
      </w:r>
    </w:p>
    <w:p w14:paraId="015BD3AE" w14:textId="3AD4764E" w:rsidR="00E4639B" w:rsidRPr="005042CD" w:rsidRDefault="00E4639B" w:rsidP="00E4639B">
      <w:pPr>
        <w:jc w:val="both"/>
        <w:rPr>
          <w:i/>
          <w:lang w:eastAsia="ja-JP"/>
        </w:rPr>
      </w:pPr>
    </w:p>
    <w:p w14:paraId="30E523D2" w14:textId="687EBA43" w:rsidR="00E4639B" w:rsidRPr="005042CD" w:rsidRDefault="000A2A6C" w:rsidP="006832DA">
      <w:pPr>
        <w:pStyle w:val="Heading3"/>
        <w:rPr>
          <w:lang w:eastAsia="ja-JP"/>
        </w:rPr>
      </w:pPr>
      <w:bookmarkStart w:id="44" w:name="_Toc3892318"/>
      <w:r>
        <w:rPr>
          <w:lang w:eastAsia="ja-JP"/>
        </w:rPr>
        <w:lastRenderedPageBreak/>
        <w:t>T</w:t>
      </w:r>
      <w:r w:rsidR="00E4639B" w:rsidRPr="005042CD">
        <w:rPr>
          <w:lang w:eastAsia="ja-JP"/>
        </w:rPr>
        <w:t>angle</w:t>
      </w:r>
      <w:bookmarkEnd w:id="44"/>
      <w:r w:rsidR="00876DA7">
        <w:rPr>
          <w:lang w:eastAsia="ja-JP"/>
        </w:rPr>
        <w:t xml:space="preserve"> implementation</w:t>
      </w:r>
    </w:p>
    <w:p w14:paraId="619BF472" w14:textId="5C821DB6" w:rsidR="00E4639B" w:rsidRDefault="00E4639B" w:rsidP="00E4639B">
      <w:pPr>
        <w:ind w:firstLine="202"/>
        <w:jc w:val="both"/>
        <w:rPr>
          <w:lang w:eastAsia="ja-JP"/>
        </w:rPr>
      </w:pPr>
      <w:r w:rsidRPr="005042CD">
        <w:rPr>
          <w:lang w:eastAsia="ja-JP"/>
        </w:rPr>
        <w:t xml:space="preserve">The company in charge of introducing the tangle created a visual simulation written in React  and D3.js </w:t>
      </w:r>
      <w:r w:rsidRPr="005042CD">
        <w:rPr>
          <w:lang w:eastAsia="ja-JP"/>
        </w:rPr>
        <w:fldChar w:fldCharType="begin" w:fldLock="1"/>
      </w:r>
      <w:r w:rsidR="00F43FFF">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15]","plainTextFormattedCitation":"[15]","previouslyFormattedCitation":"[15]"},"properties":{"noteIndex":0},"schema":"https://github.com/citation-style-language/schema/raw/master/csl-citation.json"}</w:instrText>
      </w:r>
      <w:r w:rsidRPr="005042CD">
        <w:rPr>
          <w:lang w:eastAsia="ja-JP"/>
        </w:rPr>
        <w:fldChar w:fldCharType="separate"/>
      </w:r>
      <w:r w:rsidR="005E7A5A" w:rsidRPr="005E7A5A">
        <w:rPr>
          <w:noProof/>
          <w:lang w:eastAsia="ja-JP"/>
        </w:rPr>
        <w:t>[15]</w:t>
      </w:r>
      <w:r w:rsidRPr="005042CD">
        <w:rPr>
          <w:lang w:eastAsia="ja-JP"/>
        </w:rPr>
        <w:fldChar w:fldCharType="end"/>
      </w:r>
      <w:r w:rsidRPr="005042CD">
        <w:rPr>
          <w:lang w:eastAsia="ja-JP"/>
        </w:rPr>
        <w:t>. This visualization is used as a guide for the implementation of the tangle in Go.</w:t>
      </w:r>
    </w:p>
    <w:p w14:paraId="06BAAD15" w14:textId="036C5483" w:rsidR="0061787F" w:rsidRPr="005042CD" w:rsidRDefault="0061787F" w:rsidP="00E4639B">
      <w:pPr>
        <w:ind w:firstLine="202"/>
        <w:jc w:val="both"/>
        <w:rPr>
          <w:lang w:eastAsia="ja-JP"/>
        </w:rPr>
      </w:pPr>
      <w:r w:rsidRPr="0061787F">
        <w:rPr>
          <w:lang w:eastAsia="ja-JP"/>
        </w:rPr>
        <w:t>The tangle is defined as a Directed Acyclic Graph (DA</w:t>
      </w:r>
      <w:r w:rsidR="00520E4B">
        <w:rPr>
          <w:lang w:eastAsia="ja-JP"/>
        </w:rPr>
        <w:t>G</w:t>
      </w:r>
      <w:r w:rsidRPr="0061787F">
        <w:rPr>
          <w:lang w:eastAsia="ja-JP"/>
        </w:rPr>
        <w:t>), where nodes represent blocks, each containing exactly one transaction, and edges represent verification links between transactions. Each transaction is identified by an index, as shown in</w:t>
      </w:r>
      <w:r w:rsidR="00520E4B">
        <w:rPr>
          <w:lang w:eastAsia="ja-JP"/>
        </w:rPr>
        <w:t xml:space="preserve"> </w:t>
      </w:r>
      <w:r w:rsidR="00520E4B">
        <w:rPr>
          <w:lang w:eastAsia="ja-JP"/>
        </w:rPr>
        <w:fldChar w:fldCharType="begin"/>
      </w:r>
      <w:r w:rsidR="00520E4B">
        <w:rPr>
          <w:lang w:eastAsia="ja-JP"/>
        </w:rPr>
        <w:instrText xml:space="preserve"> REF _Ref6399511 \h </w:instrText>
      </w:r>
      <w:r w:rsidR="00520E4B">
        <w:rPr>
          <w:lang w:eastAsia="ja-JP"/>
        </w:rPr>
      </w:r>
      <w:r w:rsidR="00520E4B">
        <w:rPr>
          <w:lang w:eastAsia="ja-JP"/>
        </w:rPr>
        <w:fldChar w:fldCharType="separate"/>
      </w:r>
      <w:r w:rsidR="00520E4B" w:rsidRPr="005042CD">
        <w:rPr>
          <w:sz w:val="16"/>
          <w:lang w:eastAsia="ja-JP"/>
        </w:rPr>
        <w:t xml:space="preserve">Figure </w:t>
      </w:r>
      <w:r w:rsidR="00520E4B">
        <w:rPr>
          <w:noProof/>
          <w:sz w:val="16"/>
          <w:lang w:eastAsia="ja-JP"/>
        </w:rPr>
        <w:t>11</w:t>
      </w:r>
      <w:r w:rsidR="00520E4B">
        <w:rPr>
          <w:lang w:eastAsia="ja-JP"/>
        </w:rPr>
        <w:fldChar w:fldCharType="end"/>
      </w:r>
      <w:r w:rsidRPr="0061787F">
        <w:rPr>
          <w:lang w:eastAsia="ja-JP"/>
        </w:rPr>
        <w:t>.</w:t>
      </w:r>
    </w:p>
    <w:p w14:paraId="4D81627C" w14:textId="77777777" w:rsidR="00B41F24" w:rsidRPr="005042CD" w:rsidRDefault="00E4639B" w:rsidP="00B41F24">
      <w:pPr>
        <w:rPr>
          <w:i/>
          <w:lang w:eastAsia="ja-JP"/>
        </w:rPr>
      </w:pPr>
      <w:r w:rsidRPr="005042CD">
        <w:rPr>
          <w:i/>
          <w:noProof/>
          <w:lang w:eastAsia="ja-JP"/>
        </w:rPr>
        <w:drawing>
          <wp:inline distT="0" distB="0" distL="0" distR="0" wp14:anchorId="6F27AD55" wp14:editId="7A980697">
            <wp:extent cx="2319428" cy="4759569"/>
            <wp:effectExtent l="0" t="0" r="508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25173" cy="4771358"/>
                    </a:xfrm>
                    <a:prstGeom prst="rect">
                      <a:avLst/>
                    </a:prstGeom>
                  </pic:spPr>
                </pic:pic>
              </a:graphicData>
            </a:graphic>
          </wp:inline>
        </w:drawing>
      </w:r>
      <w:bookmarkStart w:id="45" w:name="_Toc3889814"/>
    </w:p>
    <w:p w14:paraId="2947B948" w14:textId="40F063EF" w:rsidR="00E4639B" w:rsidRPr="005042CD" w:rsidRDefault="00E4639B" w:rsidP="00B41F24">
      <w:pPr>
        <w:rPr>
          <w:i/>
          <w:lang w:eastAsia="ja-JP"/>
        </w:rPr>
      </w:pPr>
      <w:bookmarkStart w:id="46" w:name="_Ref63995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5E7A5A">
        <w:rPr>
          <w:noProof/>
          <w:sz w:val="16"/>
          <w:lang w:eastAsia="ja-JP"/>
        </w:rPr>
        <w:t>11</w:t>
      </w:r>
      <w:r w:rsidRPr="005042CD">
        <w:rPr>
          <w:sz w:val="16"/>
          <w:lang w:eastAsia="ja-JP"/>
        </w:rPr>
        <w:fldChar w:fldCharType="end"/>
      </w:r>
      <w:bookmarkEnd w:id="46"/>
      <w:r w:rsidRPr="005042CD">
        <w:rPr>
          <w:sz w:val="16"/>
          <w:lang w:eastAsia="ja-JP"/>
        </w:rPr>
        <w:t>. Basic code for the tangle.</w:t>
      </w:r>
      <w:bookmarkEnd w:id="45"/>
    </w:p>
    <w:p w14:paraId="392FBE82" w14:textId="77777777" w:rsidR="00E4639B" w:rsidRPr="005042CD" w:rsidRDefault="00E4639B" w:rsidP="00E4639B">
      <w:pPr>
        <w:jc w:val="both"/>
        <w:rPr>
          <w:i/>
          <w:lang w:eastAsia="ja-JP"/>
        </w:rPr>
      </w:pPr>
    </w:p>
    <w:p w14:paraId="3F9BD7CC" w14:textId="3541D25B" w:rsidR="00E4639B" w:rsidRPr="005042CD" w:rsidRDefault="00E4639B" w:rsidP="00E4639B">
      <w:pPr>
        <w:jc w:val="both"/>
        <w:rPr>
          <w:lang w:eastAsia="ja-JP"/>
        </w:rPr>
      </w:pPr>
      <w:r w:rsidRPr="005042CD">
        <w:rPr>
          <w:lang w:eastAsia="ja-JP"/>
        </w:rPr>
        <w:t>There are a number of specific functions for the tangle:</w:t>
      </w:r>
    </w:p>
    <w:p w14:paraId="58B28260" w14:textId="77777777" w:rsidR="00E4639B" w:rsidRPr="005042CD" w:rsidRDefault="00E4639B" w:rsidP="009777AA">
      <w:pPr>
        <w:numPr>
          <w:ilvl w:val="0"/>
          <w:numId w:val="11"/>
        </w:numPr>
        <w:jc w:val="both"/>
        <w:rPr>
          <w:lang w:eastAsia="ja-JP"/>
        </w:rPr>
      </w:pPr>
      <w:proofErr w:type="spellStart"/>
      <w:r w:rsidRPr="005042CD">
        <w:rPr>
          <w:i/>
          <w:lang w:eastAsia="ja-JP"/>
        </w:rPr>
        <w:t>generateTransaction</w:t>
      </w:r>
      <w:proofErr w:type="spellEnd"/>
      <w:r w:rsidRPr="005042CD">
        <w:rPr>
          <w:i/>
          <w:lang w:eastAsia="ja-JP"/>
        </w:rPr>
        <w:t xml:space="preserve"> </w:t>
      </w:r>
      <w:r w:rsidRPr="005042CD">
        <w:rPr>
          <w:lang w:eastAsia="ja-JP"/>
        </w:rPr>
        <w:t>creates a new transaction to be added to the tangle.</w:t>
      </w:r>
    </w:p>
    <w:p w14:paraId="534091D6" w14:textId="7901926A" w:rsidR="00E4639B" w:rsidRPr="005042CD" w:rsidRDefault="00E4639B" w:rsidP="009777AA">
      <w:pPr>
        <w:numPr>
          <w:ilvl w:val="0"/>
          <w:numId w:val="11"/>
        </w:numPr>
        <w:jc w:val="both"/>
        <w:rPr>
          <w:lang w:eastAsia="ja-JP"/>
        </w:rPr>
      </w:pPr>
      <w:proofErr w:type="spellStart"/>
      <w:r w:rsidRPr="005042CD">
        <w:rPr>
          <w:i/>
          <w:lang w:eastAsia="ja-JP"/>
        </w:rPr>
        <w:t>generateLink</w:t>
      </w:r>
      <w:proofErr w:type="spellEnd"/>
      <w:r w:rsidRPr="005042CD">
        <w:rPr>
          <w:lang w:eastAsia="ja-JP"/>
        </w:rPr>
        <w:t xml:space="preserve"> creates a new link, from one transaction to another transaction, to be added to the tangle.</w:t>
      </w:r>
    </w:p>
    <w:p w14:paraId="4C5AF39B" w14:textId="7535333B" w:rsidR="001835CB" w:rsidRPr="005042CD" w:rsidRDefault="001835CB" w:rsidP="001835CB">
      <w:pPr>
        <w:jc w:val="both"/>
        <w:rPr>
          <w:lang w:eastAsia="ja-JP"/>
        </w:rPr>
      </w:pPr>
    </w:p>
    <w:p w14:paraId="1D67DEDF" w14:textId="3BD49471" w:rsidR="001835CB" w:rsidRPr="005042CD" w:rsidRDefault="000A2A6C" w:rsidP="006832DA">
      <w:pPr>
        <w:pStyle w:val="Heading3"/>
        <w:rPr>
          <w:lang w:eastAsia="ja-JP"/>
        </w:rPr>
      </w:pPr>
      <w:bookmarkStart w:id="47" w:name="_Toc3892319"/>
      <w:r>
        <w:rPr>
          <w:lang w:eastAsia="ja-JP"/>
        </w:rPr>
        <w:t>B</w:t>
      </w:r>
      <w:r w:rsidR="001835CB" w:rsidRPr="005042CD">
        <w:rPr>
          <w:lang w:eastAsia="ja-JP"/>
        </w:rPr>
        <w:t>lock-lattice</w:t>
      </w:r>
      <w:bookmarkEnd w:id="47"/>
      <w:r>
        <w:rPr>
          <w:lang w:eastAsia="ja-JP"/>
        </w:rPr>
        <w:t xml:space="preserve"> Implementation</w:t>
      </w:r>
    </w:p>
    <w:p w14:paraId="34DDCDDB" w14:textId="77777777" w:rsidR="001835CB" w:rsidRPr="005042CD" w:rsidRDefault="001835CB" w:rsidP="001835CB">
      <w:pPr>
        <w:ind w:firstLine="202"/>
        <w:jc w:val="both"/>
        <w:rPr>
          <w:lang w:eastAsia="ja-JP"/>
        </w:rPr>
      </w:pPr>
      <w:r w:rsidRPr="005042CD">
        <w:rPr>
          <w:lang w:eastAsia="ja-JP"/>
        </w:rPr>
        <w:t xml:space="preserve">The whitepaper “Nano: A Feeless Distributed Cryptocurrency Network”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xml:space="preserve"> is used as a starting point for the implementation of the block-lattice with Go.</w:t>
      </w:r>
    </w:p>
    <w:p w14:paraId="3C2F10EB" w14:textId="4D2D5940" w:rsidR="001835CB" w:rsidRPr="005042CD" w:rsidRDefault="001835CB" w:rsidP="001835CB">
      <w:pPr>
        <w:ind w:firstLine="202"/>
        <w:jc w:val="both"/>
        <w:rPr>
          <w:lang w:eastAsia="ja-JP"/>
        </w:rPr>
      </w:pPr>
      <w:r w:rsidRPr="005042CD">
        <w:rPr>
          <w:lang w:eastAsia="ja-JP"/>
        </w:rPr>
        <w:t xml:space="preserve">The block-lattice is made of account-chains that store transactions. These transactions have an index, </w:t>
      </w:r>
      <w:r w:rsidR="002B1B60">
        <w:rPr>
          <w:lang w:eastAsia="ja-JP"/>
        </w:rPr>
        <w:t>a transaction type i.e., send and receive</w:t>
      </w:r>
      <w:r w:rsidRPr="005042CD">
        <w:rPr>
          <w:lang w:eastAsia="ja-JP"/>
        </w:rPr>
        <w:t xml:space="preserve">, the </w:t>
      </w:r>
      <w:r w:rsidRPr="005042CD">
        <w:rPr>
          <w:i/>
          <w:lang w:eastAsia="ja-JP"/>
        </w:rPr>
        <w:t>amount</w:t>
      </w:r>
      <w:r w:rsidRPr="005042CD">
        <w:rPr>
          <w:lang w:eastAsia="ja-JP"/>
        </w:rPr>
        <w:t xml:space="preserve"> being sent/received in the transaction, and the resulting </w:t>
      </w:r>
      <w:r w:rsidRPr="005042CD">
        <w:rPr>
          <w:i/>
          <w:lang w:eastAsia="ja-JP"/>
        </w:rPr>
        <w:t>balance</w:t>
      </w:r>
      <w:r w:rsidRPr="005042CD">
        <w:rPr>
          <w:lang w:eastAsia="ja-JP"/>
        </w:rPr>
        <w:t xml:space="preserve"> </w:t>
      </w:r>
      <w:r w:rsidR="00F16E21" w:rsidRPr="005042CD">
        <w:rPr>
          <w:lang w:eastAsia="ja-JP"/>
        </w:rPr>
        <w:t xml:space="preserve">in the account </w:t>
      </w:r>
      <w:r w:rsidRPr="005042CD">
        <w:rPr>
          <w:lang w:eastAsia="ja-JP"/>
        </w:rPr>
        <w:t xml:space="preserve">after </w:t>
      </w:r>
      <w:r w:rsidRPr="005042CD">
        <w:rPr>
          <w:lang w:eastAsia="ja-JP"/>
        </w:rPr>
        <w:t>the transaction has been completed.</w:t>
      </w:r>
      <w:r w:rsidR="002B1B60">
        <w:rPr>
          <w:lang w:eastAsia="ja-JP"/>
        </w:rPr>
        <w:t xml:space="preserve"> The main structure of a transaction block is shown in </w:t>
      </w:r>
      <w:r w:rsidR="008B032A">
        <w:rPr>
          <w:lang w:eastAsia="ja-JP"/>
        </w:rPr>
        <w:fldChar w:fldCharType="begin"/>
      </w:r>
      <w:r w:rsidR="008B032A">
        <w:rPr>
          <w:lang w:eastAsia="ja-JP"/>
        </w:rPr>
        <w:instrText xml:space="preserve"> REF _Ref6399774 \h </w:instrText>
      </w:r>
      <w:r w:rsidR="008B032A">
        <w:rPr>
          <w:lang w:eastAsia="ja-JP"/>
        </w:rPr>
      </w:r>
      <w:r w:rsidR="008B032A">
        <w:rPr>
          <w:lang w:eastAsia="ja-JP"/>
        </w:rPr>
        <w:fldChar w:fldCharType="separate"/>
      </w:r>
      <w:r w:rsidR="008B032A" w:rsidRPr="005042CD">
        <w:rPr>
          <w:sz w:val="16"/>
          <w:lang w:eastAsia="ja-JP"/>
        </w:rPr>
        <w:t xml:space="preserve">Figure </w:t>
      </w:r>
      <w:r w:rsidR="008B032A">
        <w:rPr>
          <w:noProof/>
          <w:sz w:val="16"/>
          <w:lang w:eastAsia="ja-JP"/>
        </w:rPr>
        <w:t>12</w:t>
      </w:r>
      <w:r w:rsidR="008B032A">
        <w:rPr>
          <w:lang w:eastAsia="ja-JP"/>
        </w:rPr>
        <w:fldChar w:fldCharType="end"/>
      </w:r>
      <w:r w:rsidR="008B032A">
        <w:rPr>
          <w:lang w:eastAsia="ja-JP"/>
        </w:rPr>
        <w:t>.</w:t>
      </w:r>
    </w:p>
    <w:p w14:paraId="14FB568C" w14:textId="77777777" w:rsidR="001835CB" w:rsidRPr="005042CD" w:rsidRDefault="001835CB" w:rsidP="001835CB">
      <w:pPr>
        <w:jc w:val="both"/>
        <w:rPr>
          <w:lang w:eastAsia="ja-JP"/>
        </w:rPr>
      </w:pPr>
    </w:p>
    <w:p w14:paraId="569135A2" w14:textId="77777777" w:rsidR="001835CB" w:rsidRPr="005042CD" w:rsidRDefault="001835CB" w:rsidP="001835CB">
      <w:pPr>
        <w:jc w:val="both"/>
        <w:rPr>
          <w:i/>
          <w:lang w:eastAsia="ja-JP"/>
        </w:rPr>
      </w:pPr>
    </w:p>
    <w:p w14:paraId="1BC36A9C" w14:textId="77777777" w:rsidR="001835CB" w:rsidRPr="005042CD" w:rsidRDefault="001835CB" w:rsidP="00DE5FF8">
      <w:pPr>
        <w:rPr>
          <w:i/>
          <w:lang w:eastAsia="ja-JP"/>
        </w:rPr>
      </w:pPr>
      <w:r w:rsidRPr="005042CD">
        <w:rPr>
          <w:i/>
          <w:noProof/>
          <w:lang w:eastAsia="ja-JP"/>
        </w:rPr>
        <w:drawing>
          <wp:inline distT="0" distB="0" distL="0" distR="0" wp14:anchorId="0BD55B9C" wp14:editId="13281ECE">
            <wp:extent cx="2037145" cy="202821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41750" cy="2032795"/>
                    </a:xfrm>
                    <a:prstGeom prst="rect">
                      <a:avLst/>
                    </a:prstGeom>
                  </pic:spPr>
                </pic:pic>
              </a:graphicData>
            </a:graphic>
          </wp:inline>
        </w:drawing>
      </w:r>
    </w:p>
    <w:p w14:paraId="32DDA595" w14:textId="06A67A65" w:rsidR="001835CB" w:rsidRPr="005042CD" w:rsidRDefault="001835CB" w:rsidP="001835CB">
      <w:pPr>
        <w:jc w:val="both"/>
        <w:rPr>
          <w:sz w:val="16"/>
          <w:lang w:eastAsia="ja-JP"/>
        </w:rPr>
      </w:pPr>
      <w:bookmarkStart w:id="48" w:name="_Toc3889815"/>
      <w:bookmarkStart w:id="49" w:name="_Ref639977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5E7A5A">
        <w:rPr>
          <w:noProof/>
          <w:sz w:val="16"/>
          <w:lang w:eastAsia="ja-JP"/>
        </w:rPr>
        <w:t>12</w:t>
      </w:r>
      <w:r w:rsidRPr="005042CD">
        <w:rPr>
          <w:sz w:val="16"/>
          <w:lang w:eastAsia="ja-JP"/>
        </w:rPr>
        <w:fldChar w:fldCharType="end"/>
      </w:r>
      <w:bookmarkEnd w:id="49"/>
      <w:r w:rsidRPr="005042CD">
        <w:rPr>
          <w:sz w:val="16"/>
          <w:lang w:eastAsia="ja-JP"/>
        </w:rPr>
        <w:t>. Basic code for the block-lattice</w:t>
      </w:r>
      <w:bookmarkEnd w:id="48"/>
    </w:p>
    <w:p w14:paraId="54A4FD06" w14:textId="77777777" w:rsidR="001835CB" w:rsidRPr="005042CD" w:rsidRDefault="001835CB" w:rsidP="001835CB">
      <w:pPr>
        <w:ind w:firstLine="202"/>
        <w:jc w:val="both"/>
        <w:rPr>
          <w:lang w:eastAsia="ja-JP"/>
        </w:rPr>
      </w:pPr>
    </w:p>
    <w:p w14:paraId="7C2626D5" w14:textId="5C1CB6FD" w:rsidR="001835CB" w:rsidRPr="005042CD" w:rsidRDefault="001835CB" w:rsidP="001835CB">
      <w:pPr>
        <w:ind w:firstLine="202"/>
        <w:jc w:val="both"/>
        <w:rPr>
          <w:i/>
          <w:lang w:eastAsia="ja-JP"/>
        </w:rPr>
      </w:pPr>
      <w:r w:rsidRPr="005042CD">
        <w:rPr>
          <w:lang w:eastAsia="ja-JP"/>
        </w:rPr>
        <w:t xml:space="preserve">The specific functions for the block-lattice are </w:t>
      </w:r>
      <w:proofErr w:type="spellStart"/>
      <w:r w:rsidRPr="005042CD">
        <w:rPr>
          <w:i/>
          <w:lang w:eastAsia="ja-JP"/>
        </w:rPr>
        <w:t>generateTransaction</w:t>
      </w:r>
      <w:proofErr w:type="spellEnd"/>
      <w:r w:rsidRPr="005042CD">
        <w:rPr>
          <w:lang w:eastAsia="ja-JP"/>
        </w:rPr>
        <w:t xml:space="preserve"> and </w:t>
      </w:r>
      <w:proofErr w:type="spellStart"/>
      <w:r w:rsidRPr="005042CD">
        <w:rPr>
          <w:i/>
          <w:lang w:eastAsia="ja-JP"/>
        </w:rPr>
        <w:t>appendTransaction</w:t>
      </w:r>
      <w:proofErr w:type="spellEnd"/>
      <w:r w:rsidRPr="005042CD">
        <w:rPr>
          <w:i/>
          <w:lang w:eastAsia="ja-JP"/>
        </w:rPr>
        <w:t>.</w:t>
      </w:r>
    </w:p>
    <w:p w14:paraId="5EACB42F" w14:textId="77777777" w:rsidR="001835CB" w:rsidRPr="005042CD" w:rsidRDefault="001835CB" w:rsidP="009777AA">
      <w:pPr>
        <w:numPr>
          <w:ilvl w:val="0"/>
          <w:numId w:val="9"/>
        </w:numPr>
        <w:jc w:val="both"/>
        <w:rPr>
          <w:lang w:eastAsia="ja-JP"/>
        </w:rPr>
      </w:pPr>
      <w:proofErr w:type="spellStart"/>
      <w:r w:rsidRPr="005042CD">
        <w:rPr>
          <w:i/>
          <w:lang w:eastAsia="ja-JP"/>
        </w:rPr>
        <w:t>generateTransaction</w:t>
      </w:r>
      <w:proofErr w:type="spellEnd"/>
      <w:r w:rsidRPr="005042CD">
        <w:rPr>
          <w:lang w:eastAsia="ja-JP"/>
        </w:rPr>
        <w:t xml:space="preserve"> creates a new transaction to be added to an account-chain.</w:t>
      </w:r>
    </w:p>
    <w:p w14:paraId="03CB5BBE" w14:textId="71276B9E" w:rsidR="00E4639B" w:rsidRPr="005042CD" w:rsidRDefault="001835CB" w:rsidP="009777AA">
      <w:pPr>
        <w:numPr>
          <w:ilvl w:val="0"/>
          <w:numId w:val="9"/>
        </w:numPr>
        <w:jc w:val="both"/>
        <w:rPr>
          <w:lang w:eastAsia="ja-JP"/>
        </w:rPr>
      </w:pPr>
      <w:proofErr w:type="spellStart"/>
      <w:r w:rsidRPr="005042CD">
        <w:rPr>
          <w:i/>
          <w:lang w:eastAsia="ja-JP"/>
        </w:rPr>
        <w:t>appendTransaction</w:t>
      </w:r>
      <w:proofErr w:type="spellEnd"/>
      <w:r w:rsidRPr="005042CD">
        <w:rPr>
          <w:lang w:eastAsia="ja-JP"/>
        </w:rPr>
        <w:t xml:space="preserve"> adds a transaction to an account-chain.</w:t>
      </w:r>
    </w:p>
    <w:p w14:paraId="512189F0" w14:textId="6B291722" w:rsidR="00566042" w:rsidRPr="005042CD" w:rsidRDefault="002D68E5" w:rsidP="00566042">
      <w:pPr>
        <w:pStyle w:val="Heading1"/>
        <w:rPr>
          <w:lang w:eastAsia="ja-JP"/>
        </w:rPr>
      </w:pPr>
      <w:r>
        <w:rPr>
          <w:lang w:eastAsia="ja-JP"/>
        </w:rPr>
        <w:t>Evaluation</w:t>
      </w:r>
      <w:r w:rsidR="008354A2">
        <w:rPr>
          <w:lang w:eastAsia="ja-JP"/>
        </w:rPr>
        <w:t xml:space="preserve"> of Data Structures</w:t>
      </w:r>
    </w:p>
    <w:p w14:paraId="0EB59595" w14:textId="295F68EB" w:rsidR="00566042" w:rsidRPr="005042CD" w:rsidRDefault="00566042" w:rsidP="00566042">
      <w:pPr>
        <w:ind w:firstLine="202"/>
        <w:jc w:val="both"/>
        <w:rPr>
          <w:lang w:eastAsia="ja-JP"/>
        </w:rPr>
      </w:pPr>
      <w:r w:rsidRPr="005042CD">
        <w:rPr>
          <w:lang w:eastAsia="ja-JP"/>
        </w:rPr>
        <w:t>The next steps after implementing the data structures is</w:t>
      </w:r>
      <w:r w:rsidR="002D68E5">
        <w:rPr>
          <w:lang w:eastAsia="ja-JP"/>
        </w:rPr>
        <w:t xml:space="preserve"> to </w:t>
      </w:r>
      <w:r w:rsidR="002D68E5" w:rsidRPr="002D68E5">
        <w:rPr>
          <w:lang w:eastAsia="ja-JP"/>
        </w:rPr>
        <w:t>evaluate and clas</w:t>
      </w:r>
      <w:r w:rsidR="002D68E5">
        <w:rPr>
          <w:lang w:eastAsia="ja-JP"/>
        </w:rPr>
        <w:t>s</w:t>
      </w:r>
      <w:r w:rsidR="002D68E5" w:rsidRPr="002D68E5">
        <w:rPr>
          <w:lang w:eastAsia="ja-JP"/>
        </w:rPr>
        <w:t>ify them with respect to the characteristics presented in Section II</w:t>
      </w:r>
      <w:r w:rsidRPr="005042CD">
        <w:rPr>
          <w:lang w:eastAsia="ja-JP"/>
        </w:rPr>
        <w:t xml:space="preserve">. The purpose of this classification is to help </w:t>
      </w:r>
      <w:r w:rsidR="008354A2">
        <w:rPr>
          <w:lang w:eastAsia="ja-JP"/>
        </w:rPr>
        <w:t>developers and practitioners</w:t>
      </w:r>
      <w:r w:rsidRPr="005042CD">
        <w:rPr>
          <w:lang w:eastAsia="ja-JP"/>
        </w:rPr>
        <w:t xml:space="preserve"> decide which data structure to use depending on the</w:t>
      </w:r>
      <w:r w:rsidR="008354A2">
        <w:rPr>
          <w:lang w:eastAsia="ja-JP"/>
        </w:rPr>
        <w:t xml:space="preserve"> specific characteristics of their application domain and according to the</w:t>
      </w:r>
      <w:r w:rsidRPr="005042CD">
        <w:rPr>
          <w:lang w:eastAsia="ja-JP"/>
        </w:rPr>
        <w:t xml:space="preserve"> fundamental properties they wish to guarantee and the quality attributes they want to prioritize.</w:t>
      </w:r>
    </w:p>
    <w:p w14:paraId="2FEBA38F" w14:textId="77777777" w:rsidR="00566042" w:rsidRPr="005042CD" w:rsidRDefault="00566042" w:rsidP="00566042">
      <w:pPr>
        <w:ind w:firstLine="202"/>
        <w:jc w:val="both"/>
        <w:rPr>
          <w:lang w:eastAsia="ja-JP"/>
        </w:rPr>
      </w:pPr>
    </w:p>
    <w:p w14:paraId="67381CFD" w14:textId="52FE28FD" w:rsidR="00566042" w:rsidRPr="005042CD" w:rsidRDefault="008354A2" w:rsidP="00566042">
      <w:pPr>
        <w:pStyle w:val="Heading2"/>
        <w:rPr>
          <w:lang w:eastAsia="ja-JP"/>
        </w:rPr>
      </w:pPr>
      <w:r>
        <w:rPr>
          <w:lang w:eastAsia="ja-JP"/>
        </w:rPr>
        <w:t>Design of Evaluation</w:t>
      </w:r>
    </w:p>
    <w:p w14:paraId="3F359791" w14:textId="62E2A26C" w:rsidR="00566042" w:rsidRDefault="00566042" w:rsidP="00566042">
      <w:pPr>
        <w:rPr>
          <w:lang w:eastAsia="ja-JP"/>
        </w:rPr>
      </w:pPr>
    </w:p>
    <w:p w14:paraId="0DB3F6B8" w14:textId="0FEF4D0E" w:rsidR="0056174E" w:rsidRPr="0056174E" w:rsidRDefault="005F330D" w:rsidP="0056174E">
      <w:pPr>
        <w:pStyle w:val="Heading3"/>
        <w:rPr>
          <w:lang w:eastAsia="ja-JP"/>
        </w:rPr>
      </w:pPr>
      <w:bookmarkStart w:id="50" w:name="_Toc3892323"/>
      <w:r w:rsidRPr="005042CD">
        <w:rPr>
          <w:lang w:eastAsia="ja-JP"/>
        </w:rPr>
        <w:t>Quantitative Evaluation and Comparison</w:t>
      </w:r>
      <w:bookmarkEnd w:id="50"/>
    </w:p>
    <w:p w14:paraId="5192AD21" w14:textId="26D6AC13" w:rsidR="005F330D" w:rsidRPr="005042CD" w:rsidRDefault="005F330D" w:rsidP="005F330D">
      <w:pPr>
        <w:ind w:firstLine="202"/>
        <w:jc w:val="both"/>
        <w:rPr>
          <w:lang w:eastAsia="ja-JP"/>
        </w:rPr>
      </w:pPr>
      <w:r w:rsidRPr="005042CD">
        <w:rPr>
          <w:lang w:eastAsia="ja-JP"/>
        </w:rPr>
        <w:t xml:space="preserve">The key metrics that are evaluated for the blockchain, the tangle, and the block-lattice are throughput </w:t>
      </w:r>
      <w:r>
        <w:rPr>
          <w:lang w:eastAsia="ja-JP"/>
        </w:rPr>
        <w:t xml:space="preserve">and </w:t>
      </w:r>
      <w:r w:rsidRPr="005042CD">
        <w:rPr>
          <w:lang w:eastAsia="ja-JP"/>
        </w:rPr>
        <w:t xml:space="preserve">latency. To measure these metrics, transactions are submitted to the network by nodes which store the transactions in their copy of the data structure and then share this information with their peers. Each node is deployed in a different virtual machine instance. The instances are setup in a Google Cloud Platform cluster, where each instance is an </w:t>
      </w:r>
      <w:r w:rsidRPr="005042CD">
        <w:rPr>
          <w:rFonts w:ascii="Courier New" w:hAnsi="Courier New" w:cs="Courier New"/>
          <w:sz w:val="16"/>
          <w:lang w:eastAsia="ja-JP"/>
        </w:rPr>
        <w:t>n1-standard-1</w:t>
      </w:r>
      <w:r w:rsidRPr="005042CD">
        <w:rPr>
          <w:lang w:eastAsia="ja-JP"/>
        </w:rPr>
        <w:t xml:space="preserve"> instance that has one virtual CPU, 3.75GB of RAM, 10 GB of hard drive, and runs a Linux operating System. The experiments that are conducted in this research resemble the experiments </w:t>
      </w:r>
      <w:r w:rsidR="0058343D">
        <w:rPr>
          <w:lang w:eastAsia="ja-JP"/>
        </w:rPr>
        <w:t>conducted</w:t>
      </w:r>
      <w:r w:rsidRPr="005042CD">
        <w:rPr>
          <w:lang w:eastAsia="ja-JP"/>
        </w:rPr>
        <w:t xml:space="preserve"> by </w:t>
      </w: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Pr="005042CD">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2]","plainTextFormattedCitation":"[12]","previouslyFormattedCitation":"[12]"},"properties":{"noteIndex":0},"schema":"https://github.com/citation-style-language/schema/raw/master/csl-citation.json"}</w:instrText>
      </w:r>
      <w:r w:rsidRPr="005042CD">
        <w:rPr>
          <w:lang w:eastAsia="ja-JP"/>
        </w:rPr>
        <w:fldChar w:fldCharType="separate"/>
      </w:r>
      <w:r w:rsidRPr="005042CD">
        <w:rPr>
          <w:noProof/>
          <w:lang w:eastAsia="ja-JP"/>
        </w:rPr>
        <w:t>[12]</w:t>
      </w:r>
      <w:r w:rsidRPr="005042CD">
        <w:rPr>
          <w:lang w:eastAsia="ja-JP"/>
        </w:rPr>
        <w:fldChar w:fldCharType="end"/>
      </w:r>
      <w:r w:rsidRPr="005042CD">
        <w:rPr>
          <w:lang w:eastAsia="ja-JP"/>
        </w:rPr>
        <w:t xml:space="preserve"> </w:t>
      </w:r>
      <w:r w:rsidR="0058343D">
        <w:rPr>
          <w:lang w:eastAsia="ja-JP"/>
        </w:rPr>
        <w:t>in their</w:t>
      </w:r>
      <w:r w:rsidRPr="005042CD">
        <w:rPr>
          <w:lang w:eastAsia="ja-JP"/>
        </w:rPr>
        <w:t xml:space="preserve"> comparative study of three blockchain systems</w:t>
      </w:r>
      <w:r w:rsidR="00913278">
        <w:rPr>
          <w:lang w:eastAsia="ja-JP"/>
        </w:rPr>
        <w:t xml:space="preserve"> (</w:t>
      </w:r>
      <w:r w:rsidRPr="005042CD">
        <w:rPr>
          <w:lang w:eastAsia="ja-JP"/>
        </w:rPr>
        <w:t>namely Ethereum, Parity, and Hyperledger Fabric</w:t>
      </w:r>
      <w:r w:rsidR="00913278">
        <w:rPr>
          <w:lang w:eastAsia="ja-JP"/>
        </w:rPr>
        <w:t>)</w:t>
      </w:r>
      <w:r w:rsidRPr="005042CD">
        <w:rPr>
          <w:lang w:eastAsia="ja-JP"/>
        </w:rPr>
        <w:t>.</w:t>
      </w:r>
    </w:p>
    <w:p w14:paraId="3601695D" w14:textId="1E5A55D8" w:rsidR="005F330D" w:rsidRDefault="005F330D" w:rsidP="005F330D">
      <w:pPr>
        <w:ind w:firstLine="202"/>
        <w:jc w:val="both"/>
        <w:rPr>
          <w:lang w:eastAsia="ja-JP"/>
        </w:rPr>
      </w:pPr>
      <w:r w:rsidRPr="005042CD">
        <w:rPr>
          <w:lang w:eastAsia="ja-JP"/>
        </w:rPr>
        <w:t xml:space="preserve">To measure throughput, one node submits as many transactions as it can for one second. Each throughput experiment is repeated five times and standard deviation is indicated in each </w:t>
      </w:r>
      <w:r w:rsidR="007964D7">
        <w:rPr>
          <w:lang w:eastAsia="ja-JP"/>
        </w:rPr>
        <w:t>measurement</w:t>
      </w:r>
      <w:r w:rsidRPr="005042CD">
        <w:rPr>
          <w:lang w:eastAsia="ja-JP"/>
        </w:rPr>
        <w:t xml:space="preserve">. To measure latency, for each transaction, the receiving node(s) subtract the initiation </w:t>
      </w:r>
      <w:r w:rsidRPr="005042CD">
        <w:rPr>
          <w:lang w:eastAsia="ja-JP"/>
        </w:rPr>
        <w:lastRenderedPageBreak/>
        <w:t>timestamp from the completion timestamp, and the average and standard deviation are reported.</w:t>
      </w:r>
    </w:p>
    <w:p w14:paraId="32A53622" w14:textId="77777777" w:rsidR="005F330D" w:rsidRPr="005042CD" w:rsidRDefault="005F330D" w:rsidP="005F330D">
      <w:pPr>
        <w:ind w:firstLine="202"/>
        <w:jc w:val="both"/>
        <w:rPr>
          <w:lang w:eastAsia="ja-JP"/>
        </w:rPr>
      </w:pPr>
    </w:p>
    <w:p w14:paraId="6EBD0806" w14:textId="77777777" w:rsidR="00566042" w:rsidRPr="005042CD" w:rsidRDefault="00566042" w:rsidP="00566042">
      <w:pPr>
        <w:pStyle w:val="Heading3"/>
        <w:rPr>
          <w:lang w:eastAsia="ja-JP"/>
        </w:rPr>
      </w:pPr>
      <w:bookmarkStart w:id="51" w:name="_Toc3892322"/>
      <w:r w:rsidRPr="005042CD">
        <w:rPr>
          <w:lang w:eastAsia="ja-JP"/>
        </w:rPr>
        <w:t>Analysis of Fundamental Properties</w:t>
      </w:r>
      <w:bookmarkEnd w:id="51"/>
    </w:p>
    <w:p w14:paraId="72F7305C" w14:textId="3BE8EB78" w:rsidR="00E4639B" w:rsidRPr="005042CD" w:rsidRDefault="00566042" w:rsidP="0056174E">
      <w:pPr>
        <w:ind w:firstLine="202"/>
        <w:jc w:val="both"/>
        <w:rPr>
          <w:lang w:eastAsia="ja-JP"/>
        </w:rPr>
      </w:pPr>
      <w:r w:rsidRPr="005042CD">
        <w:rPr>
          <w:lang w:eastAsia="ja-JP"/>
        </w:rPr>
        <w:t>To determine if and how the three data structures satisfy the fundamental properties of distributed ledgers, the documentation for each of these data structures is analyzed. The result of this analysis is a description of the manner in which each data structure guarantees each property. In case a data structure does not guarantee a certain property there is an explanation of why this is the case.</w:t>
      </w:r>
    </w:p>
    <w:p w14:paraId="7DDEDC07" w14:textId="130E519D" w:rsidR="00E4639B" w:rsidRPr="005042CD" w:rsidRDefault="00E4639B" w:rsidP="00D45D60">
      <w:pPr>
        <w:jc w:val="both"/>
        <w:rPr>
          <w:lang w:eastAsia="ja-JP"/>
        </w:rPr>
      </w:pPr>
    </w:p>
    <w:p w14:paraId="55E7093F" w14:textId="05B1FAB4" w:rsidR="006C0E8A" w:rsidRPr="005042CD" w:rsidRDefault="00D45D60" w:rsidP="006C0E8A">
      <w:pPr>
        <w:pStyle w:val="Heading3"/>
        <w:rPr>
          <w:lang w:eastAsia="ja-JP"/>
        </w:rPr>
      </w:pPr>
      <w:bookmarkStart w:id="52" w:name="_Toc3892324"/>
      <w:r w:rsidRPr="005042CD">
        <w:rPr>
          <w:lang w:eastAsia="ja-JP"/>
        </w:rPr>
        <w:t>Classification of Data Structures</w:t>
      </w:r>
      <w:bookmarkEnd w:id="52"/>
    </w:p>
    <w:p w14:paraId="59B25FA9" w14:textId="585AC6AA" w:rsidR="00154927" w:rsidRPr="005042CD" w:rsidRDefault="00D45D60" w:rsidP="00EB68AD">
      <w:pPr>
        <w:ind w:firstLine="202"/>
        <w:jc w:val="both"/>
      </w:pPr>
      <w:r w:rsidRPr="005042CD">
        <w:t xml:space="preserve">After gathering and analyzing the quantitative information </w:t>
      </w:r>
      <w:r w:rsidR="00EF6B1D" w:rsidRPr="005042CD">
        <w:t xml:space="preserve">for each of the </w:t>
      </w:r>
      <w:r w:rsidRPr="005042CD">
        <w:t>data structures</w:t>
      </w:r>
      <w:r w:rsidR="000F7CDE">
        <w:t>, we</w:t>
      </w:r>
      <w:r w:rsidRPr="005042CD">
        <w:t xml:space="preserve"> classify them according to their impact on the quality attributes of throughput</w:t>
      </w:r>
      <w:r w:rsidR="00BE185B">
        <w:t xml:space="preserve"> and </w:t>
      </w:r>
      <w:r w:rsidRPr="005042CD">
        <w:t xml:space="preserve">latency. </w:t>
      </w:r>
      <w:r w:rsidRPr="005042CD">
        <w:rPr>
          <w:lang w:eastAsia="ja-JP"/>
        </w:rPr>
        <w:t>The method of classification that is used mirrors the method used by Xu et al. in their “Taxonomy of Blockchain-Based Systems”</w:t>
      </w:r>
      <w:r w:rsidR="007F6396" w:rsidRPr="005042CD">
        <w:rPr>
          <w:lang w:eastAsia="ja-JP"/>
        </w:rPr>
        <w:t xml:space="preserve"> </w:t>
      </w:r>
      <w:r w:rsidR="007F6396" w:rsidRPr="005042CD">
        <w:rPr>
          <w:lang w:eastAsia="ja-JP"/>
        </w:rPr>
        <w:fldChar w:fldCharType="begin" w:fldLock="1"/>
      </w:r>
      <w:r w:rsidR="004B4CEE"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7F6396" w:rsidRPr="005042CD">
        <w:rPr>
          <w:lang w:eastAsia="ja-JP"/>
        </w:rPr>
        <w:fldChar w:fldCharType="separate"/>
      </w:r>
      <w:r w:rsidR="007F6396" w:rsidRPr="005042CD">
        <w:rPr>
          <w:noProof/>
          <w:lang w:eastAsia="ja-JP"/>
        </w:rPr>
        <w:t>[3]</w:t>
      </w:r>
      <w:r w:rsidR="007F6396" w:rsidRPr="005042CD">
        <w:rPr>
          <w:lang w:eastAsia="ja-JP"/>
        </w:rPr>
        <w:fldChar w:fldCharType="end"/>
      </w:r>
      <w:r w:rsidRPr="005042CD">
        <w:rPr>
          <w:lang w:eastAsia="ja-JP"/>
        </w:rPr>
        <w:t xml:space="preserve">. </w:t>
      </w:r>
      <w:r w:rsidR="000F7CDE">
        <w:rPr>
          <w:lang w:eastAsia="ja-JP"/>
        </w:rPr>
        <w:t>Xu et al. use</w:t>
      </w:r>
      <w:r w:rsidRPr="005042CD">
        <w:rPr>
          <w:lang w:eastAsia="ja-JP"/>
        </w:rPr>
        <w:t xml:space="preserve"> a classification scheme to describe the impact of architectural decisions over a group of quality </w:t>
      </w:r>
      <w:r w:rsidRPr="00E26E20">
        <w:rPr>
          <w:lang w:eastAsia="ja-JP"/>
        </w:rPr>
        <w:t>attributes by stating whether each option was less favorable</w:t>
      </w:r>
      <w:r w:rsidR="00425324">
        <w:rPr>
          <w:lang w:eastAsia="ja-JP"/>
        </w:rPr>
        <w:t xml:space="preserve"> (</w:t>
      </w:r>
      <w:r w:rsidR="00E26E20" w:rsidRPr="00E26E20">
        <w:rPr>
          <w:rFonts w:ascii="Cambria Math" w:hAnsi="Cambria Math" w:cs="Cambria Math"/>
        </w:rPr>
        <w:t>⊕</w:t>
      </w:r>
      <w:r w:rsidR="00425324">
        <w:rPr>
          <w:rFonts w:ascii="Cambria Math" w:hAnsi="Cambria Math" w:cs="Cambria Math"/>
        </w:rPr>
        <w:t>)</w:t>
      </w:r>
      <w:r w:rsidRPr="00E26E20">
        <w:rPr>
          <w:lang w:eastAsia="ja-JP"/>
        </w:rPr>
        <w:t>, neutral</w:t>
      </w:r>
      <w:r w:rsidR="00E26E20" w:rsidRPr="00E26E20">
        <w:rPr>
          <w:lang w:eastAsia="ja-JP"/>
        </w:rPr>
        <w:t xml:space="preserve"> </w:t>
      </w:r>
      <w:r w:rsidR="00425324">
        <w:rPr>
          <w:lang w:eastAsia="ja-JP"/>
        </w:rPr>
        <w:t>(</w:t>
      </w:r>
      <w:r w:rsidR="00E26E20" w:rsidRPr="00E26E20">
        <w:rPr>
          <w:rFonts w:ascii="Cambria Math" w:hAnsi="Cambria Math" w:cs="Cambria Math"/>
        </w:rPr>
        <w:t>⊕⊕</w:t>
      </w:r>
      <w:r w:rsidR="00425324">
        <w:rPr>
          <w:rFonts w:ascii="Cambria Math" w:hAnsi="Cambria Math" w:cs="Cambria Math"/>
        </w:rPr>
        <w:t>),</w:t>
      </w:r>
      <w:r w:rsidRPr="00E26E20">
        <w:rPr>
          <w:lang w:eastAsia="ja-JP"/>
        </w:rPr>
        <w:t xml:space="preserve"> or more favorable</w:t>
      </w:r>
      <w:r w:rsidR="00425324">
        <w:rPr>
          <w:lang w:eastAsia="ja-JP"/>
        </w:rPr>
        <w:t xml:space="preserve"> (</w:t>
      </w:r>
      <w:r w:rsidR="00E26E20" w:rsidRPr="00E26E20">
        <w:rPr>
          <w:rFonts w:ascii="Cambria Math" w:hAnsi="Cambria Math" w:cs="Cambria Math"/>
        </w:rPr>
        <w:t>⊕⊕⊕</w:t>
      </w:r>
      <w:r w:rsidR="00425324">
        <w:rPr>
          <w:rFonts w:ascii="Cambria Math" w:hAnsi="Cambria Math" w:cs="Cambria Math"/>
        </w:rPr>
        <w:t>)</w:t>
      </w:r>
      <w:r w:rsidRPr="00E26E20">
        <w:rPr>
          <w:lang w:eastAsia="ja-JP"/>
        </w:rPr>
        <w:t xml:space="preserve"> with respect to each attribute</w:t>
      </w:r>
      <w:r w:rsidR="005A16BD">
        <w:rPr>
          <w:lang w:eastAsia="ja-JP"/>
        </w:rPr>
        <w:t xml:space="preserve"> in comparison established between the different options that are available.</w:t>
      </w:r>
    </w:p>
    <w:p w14:paraId="7DB84B57" w14:textId="6016DD63" w:rsidR="00154927" w:rsidRPr="005042CD" w:rsidRDefault="00401AE1" w:rsidP="00154927">
      <w:pPr>
        <w:pStyle w:val="Heading1"/>
      </w:pPr>
      <w:r>
        <w:t>Re</w:t>
      </w:r>
      <w:r w:rsidR="00A43B95">
        <w:t>sults of Evaluation</w:t>
      </w:r>
    </w:p>
    <w:p w14:paraId="7D87DE14" w14:textId="77777777" w:rsidR="0056174E" w:rsidRPr="005042CD" w:rsidRDefault="0056174E" w:rsidP="0056174E">
      <w:pPr>
        <w:pStyle w:val="Heading2"/>
      </w:pPr>
      <w:r w:rsidRPr="005042CD">
        <w:t>Results of Quantitative Analysis</w:t>
      </w:r>
    </w:p>
    <w:p w14:paraId="605F93C9" w14:textId="77777777" w:rsidR="0056174E" w:rsidRPr="005042CD" w:rsidRDefault="0056174E" w:rsidP="0056174E">
      <w:pPr>
        <w:ind w:firstLine="202"/>
        <w:jc w:val="both"/>
      </w:pPr>
      <w:r w:rsidRPr="005042CD">
        <w:t>After conducting the quantitative analysis, the following conclusions can be made regarding the degree to which the different data structures satisfy important quality attributes of distributed ledgers.</w:t>
      </w:r>
    </w:p>
    <w:p w14:paraId="4DB55CDC" w14:textId="77777777" w:rsidR="0056174E" w:rsidRPr="005042CD" w:rsidRDefault="0056174E" w:rsidP="0056174E">
      <w:pPr>
        <w:ind w:firstLine="202"/>
        <w:jc w:val="both"/>
      </w:pPr>
    </w:p>
    <w:p w14:paraId="41B851C4" w14:textId="77777777" w:rsidR="0056174E" w:rsidRPr="005042CD" w:rsidRDefault="0056174E" w:rsidP="0056174E">
      <w:pPr>
        <w:pStyle w:val="Heading3"/>
      </w:pPr>
      <w:r w:rsidRPr="005042CD">
        <w:t>Throughput</w:t>
      </w:r>
    </w:p>
    <w:p w14:paraId="5725B0FB" w14:textId="77777777" w:rsidR="0056174E" w:rsidRDefault="0056174E" w:rsidP="0056174E">
      <w:pPr>
        <w:ind w:firstLine="202"/>
        <w:jc w:val="both"/>
      </w:pPr>
      <w:r w:rsidRPr="005042CD">
        <w:t xml:space="preserve">The data structure with the best throughput by a large margin is the block-lattice.  </w:t>
      </w:r>
      <w:r>
        <w:fldChar w:fldCharType="begin"/>
      </w:r>
      <w:r>
        <w:instrText xml:space="preserve"> REF _Ref6401157 \h </w:instrText>
      </w:r>
      <w:r>
        <w:fldChar w:fldCharType="separate"/>
      </w:r>
      <w:r w:rsidRPr="005042CD">
        <w:rPr>
          <w:sz w:val="16"/>
        </w:rPr>
        <w:t xml:space="preserve">Figure </w:t>
      </w:r>
      <w:r>
        <w:rPr>
          <w:noProof/>
          <w:sz w:val="16"/>
        </w:rPr>
        <w:t>13</w:t>
      </w:r>
      <w:r>
        <w:fldChar w:fldCharType="end"/>
      </w:r>
      <w:r>
        <w:t xml:space="preserve"> </w:t>
      </w:r>
      <w:r w:rsidRPr="005042CD">
        <w:t>shows that the difference in throughput is very large between the block-lattice and the other two data structures. It also shows that the blockchain has a better throughput than the tangle which has the worst throughput of the three.</w:t>
      </w:r>
    </w:p>
    <w:p w14:paraId="027A1E8E" w14:textId="77777777" w:rsidR="0056174E" w:rsidRPr="005042CD" w:rsidRDefault="0056174E" w:rsidP="0056174E">
      <w:pPr>
        <w:jc w:val="both"/>
      </w:pPr>
    </w:p>
    <w:p w14:paraId="21F2E988" w14:textId="77777777" w:rsidR="0056174E" w:rsidRPr="005042CD" w:rsidRDefault="0056174E" w:rsidP="0056174E">
      <w:pPr>
        <w:jc w:val="center"/>
      </w:pPr>
      <w:r w:rsidRPr="005042CD">
        <w:rPr>
          <w:noProof/>
        </w:rPr>
        <w:drawing>
          <wp:inline distT="0" distB="0" distL="0" distR="0" wp14:anchorId="4E6E3AD9" wp14:editId="75D479A9">
            <wp:extent cx="2996774" cy="2019255"/>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02399" cy="2023045"/>
                    </a:xfrm>
                    <a:prstGeom prst="rect">
                      <a:avLst/>
                    </a:prstGeom>
                  </pic:spPr>
                </pic:pic>
              </a:graphicData>
            </a:graphic>
          </wp:inline>
        </w:drawing>
      </w:r>
    </w:p>
    <w:p w14:paraId="7EF5C5DF" w14:textId="77777777" w:rsidR="0056174E" w:rsidRPr="005042CD" w:rsidRDefault="0056174E" w:rsidP="0056174E">
      <w:pPr>
        <w:rPr>
          <w:sz w:val="16"/>
        </w:rPr>
      </w:pPr>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Pr>
          <w:noProof/>
          <w:sz w:val="16"/>
        </w:rPr>
        <w:t>13</w:t>
      </w:r>
      <w:r w:rsidRPr="005042CD">
        <w:rPr>
          <w:sz w:val="16"/>
        </w:rPr>
        <w:fldChar w:fldCharType="end"/>
      </w:r>
      <w:r w:rsidRPr="005042CD">
        <w:rPr>
          <w:sz w:val="16"/>
        </w:rPr>
        <w:t>. Throughput for the three data structures.</w:t>
      </w:r>
    </w:p>
    <w:p w14:paraId="35B4E716" w14:textId="77777777" w:rsidR="0056174E" w:rsidRPr="005042CD" w:rsidRDefault="0056174E" w:rsidP="0056174E">
      <w:pPr>
        <w:ind w:left="202"/>
        <w:jc w:val="both"/>
      </w:pPr>
    </w:p>
    <w:p w14:paraId="78120032" w14:textId="77777777" w:rsidR="0056174E" w:rsidRPr="005042CD" w:rsidRDefault="0056174E" w:rsidP="0056174E">
      <w:pPr>
        <w:pStyle w:val="Heading3"/>
      </w:pPr>
      <w:r w:rsidRPr="005042CD">
        <w:t>Latency</w:t>
      </w:r>
    </w:p>
    <w:p w14:paraId="659E69C2" w14:textId="77777777" w:rsidR="0056174E" w:rsidRPr="005042CD" w:rsidRDefault="0056174E" w:rsidP="0056174E">
      <w:pPr>
        <w:ind w:firstLine="202"/>
        <w:jc w:val="both"/>
      </w:pPr>
    </w:p>
    <w:p w14:paraId="094C3163" w14:textId="77777777" w:rsidR="0056174E" w:rsidRPr="005042CD" w:rsidRDefault="0056174E" w:rsidP="0056174E">
      <w:pPr>
        <w:ind w:firstLine="202"/>
        <w:jc w:val="both"/>
      </w:pPr>
      <w:r w:rsidRPr="005042CD">
        <w:t>The latency of a transaction is the time spent from the moment of its submission until it is completed. This time may vary depending on the size of the data structure</w:t>
      </w:r>
      <w:r>
        <w:t>, reason</w:t>
      </w:r>
      <w:r w:rsidRPr="005042CD">
        <w:t xml:space="preserve"> why it is measured for different transactions as each data structure continues to grow (transaction number: 50, 100, 200, 400, and 800). </w:t>
      </w:r>
    </w:p>
    <w:p w14:paraId="4B0F6ABF" w14:textId="77777777" w:rsidR="0056174E" w:rsidRPr="005042CD" w:rsidRDefault="0056174E" w:rsidP="0056174E">
      <w:pPr>
        <w:ind w:firstLine="202"/>
        <w:jc w:val="both"/>
      </w:pPr>
      <w:r w:rsidRPr="005042CD">
        <w:t xml:space="preserve">The data structure with the best latency is the blockchain. </w:t>
      </w:r>
      <w:r w:rsidRPr="005042CD">
        <w:fldChar w:fldCharType="begin"/>
      </w:r>
      <w:r w:rsidRPr="005042CD">
        <w:instrText xml:space="preserve"> REF _Ref3471469 \h </w:instrText>
      </w:r>
      <w:r w:rsidRPr="005042CD">
        <w:fldChar w:fldCharType="separate"/>
      </w:r>
      <w:r w:rsidRPr="005042CD">
        <w:t>Figure 9</w:t>
      </w:r>
      <w:r w:rsidRPr="005042CD">
        <w:fldChar w:fldCharType="end"/>
      </w:r>
      <w:r w:rsidRPr="005042CD">
        <w:t xml:space="preserve"> (network with 8 nodes), </w:t>
      </w:r>
      <w:r w:rsidRPr="005042CD">
        <w:fldChar w:fldCharType="begin"/>
      </w:r>
      <w:r w:rsidRPr="005042CD">
        <w:instrText xml:space="preserve"> REF _Ref3472363 \h </w:instrText>
      </w:r>
      <w:r w:rsidRPr="005042CD">
        <w:fldChar w:fldCharType="separate"/>
      </w:r>
      <w:r w:rsidRPr="005042CD">
        <w:t>Figure 10</w:t>
      </w:r>
      <w:r w:rsidRPr="005042CD">
        <w:fldChar w:fldCharType="end"/>
      </w:r>
      <w:r w:rsidRPr="005042CD">
        <w:t xml:space="preserve"> (network with 4 nodes), and </w:t>
      </w:r>
      <w:r w:rsidRPr="005042CD">
        <w:fldChar w:fldCharType="begin"/>
      </w:r>
      <w:r w:rsidRPr="005042CD">
        <w:instrText xml:space="preserve"> REF _Ref3472747 \h </w:instrText>
      </w:r>
      <w:r w:rsidRPr="005042CD">
        <w:fldChar w:fldCharType="separate"/>
      </w:r>
      <w:r w:rsidRPr="005042CD">
        <w:t>Figure 11</w:t>
      </w:r>
      <w:r w:rsidRPr="005042CD">
        <w:fldChar w:fldCharType="end"/>
      </w:r>
      <w:r w:rsidRPr="005042CD">
        <w:t xml:space="preserve"> (network with 2 nodes) show that from transaction number 50 onwards, the blockchain has a better latency than the block-lattice and the tangle. The latency for the tangle for transaction number 100 and above is in the order of seconds and massively exceeds that of the other two data structures. The experimental data shows that average latency is more-or-less independent of the network sizes that were chosen. </w:t>
      </w:r>
    </w:p>
    <w:p w14:paraId="297EFBAD" w14:textId="77777777" w:rsidR="0056174E" w:rsidRPr="005042CD" w:rsidRDefault="0056174E" w:rsidP="0056174E">
      <w:pPr>
        <w:jc w:val="both"/>
      </w:pPr>
    </w:p>
    <w:p w14:paraId="0789F0F8" w14:textId="77777777" w:rsidR="0056174E" w:rsidRPr="005042CD" w:rsidRDefault="0056174E" w:rsidP="0056174E">
      <w:pPr>
        <w:jc w:val="center"/>
      </w:pPr>
      <w:r w:rsidRPr="005042CD">
        <w:rPr>
          <w:noProof/>
        </w:rPr>
        <w:drawing>
          <wp:inline distT="0" distB="0" distL="0" distR="0" wp14:anchorId="734C38A2" wp14:editId="4E25A2F3">
            <wp:extent cx="2989089" cy="1762021"/>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94562" cy="1765247"/>
                    </a:xfrm>
                    <a:prstGeom prst="rect">
                      <a:avLst/>
                    </a:prstGeom>
                  </pic:spPr>
                </pic:pic>
              </a:graphicData>
            </a:graphic>
          </wp:inline>
        </w:drawing>
      </w:r>
    </w:p>
    <w:p w14:paraId="51EE1AC2" w14:textId="77777777" w:rsidR="0056174E" w:rsidRPr="005042CD" w:rsidRDefault="0056174E" w:rsidP="0056174E">
      <w:pPr>
        <w:jc w:val="both"/>
        <w:rPr>
          <w:sz w:val="16"/>
        </w:rPr>
      </w:pPr>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Pr>
          <w:noProof/>
          <w:sz w:val="16"/>
        </w:rPr>
        <w:t>14</w:t>
      </w:r>
      <w:r w:rsidRPr="005042CD">
        <w:rPr>
          <w:sz w:val="16"/>
        </w:rPr>
        <w:fldChar w:fldCharType="end"/>
      </w:r>
      <w:r w:rsidRPr="005042CD">
        <w:rPr>
          <w:sz w:val="16"/>
        </w:rPr>
        <w:t>. Latency for the three data structures on a network with 8 nodes.</w:t>
      </w:r>
    </w:p>
    <w:p w14:paraId="368554F3" w14:textId="77777777" w:rsidR="0056174E" w:rsidRPr="005042CD" w:rsidRDefault="0056174E" w:rsidP="0056174E">
      <w:pPr>
        <w:jc w:val="both"/>
        <w:rPr>
          <w:sz w:val="16"/>
        </w:rPr>
      </w:pPr>
    </w:p>
    <w:p w14:paraId="3418CB44" w14:textId="77777777" w:rsidR="0056174E" w:rsidRPr="005042CD" w:rsidRDefault="0056174E" w:rsidP="0056174E">
      <w:pPr>
        <w:jc w:val="center"/>
      </w:pPr>
      <w:r w:rsidRPr="005042CD">
        <w:rPr>
          <w:noProof/>
        </w:rPr>
        <w:drawing>
          <wp:inline distT="0" distB="0" distL="0" distR="0" wp14:anchorId="14E9271C" wp14:editId="4F8E270D">
            <wp:extent cx="2944003" cy="2036269"/>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49523" cy="2040087"/>
                    </a:xfrm>
                    <a:prstGeom prst="rect">
                      <a:avLst/>
                    </a:prstGeom>
                  </pic:spPr>
                </pic:pic>
              </a:graphicData>
            </a:graphic>
          </wp:inline>
        </w:drawing>
      </w:r>
    </w:p>
    <w:p w14:paraId="363AB324" w14:textId="77777777" w:rsidR="0056174E" w:rsidRPr="005042CD" w:rsidRDefault="0056174E" w:rsidP="0056174E">
      <w:pPr>
        <w:jc w:val="both"/>
        <w:rPr>
          <w:sz w:val="16"/>
        </w:rPr>
      </w:pPr>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Pr>
          <w:noProof/>
          <w:sz w:val="16"/>
        </w:rPr>
        <w:t>15</w:t>
      </w:r>
      <w:r w:rsidRPr="005042CD">
        <w:rPr>
          <w:sz w:val="16"/>
        </w:rPr>
        <w:fldChar w:fldCharType="end"/>
      </w:r>
      <w:r w:rsidRPr="005042CD">
        <w:rPr>
          <w:sz w:val="16"/>
        </w:rPr>
        <w:t>. Latency for the three data structures on a network with 4 nodes.</w:t>
      </w:r>
    </w:p>
    <w:p w14:paraId="04F731D7" w14:textId="77777777" w:rsidR="0056174E" w:rsidRPr="005042CD" w:rsidRDefault="0056174E" w:rsidP="0056174E">
      <w:pPr>
        <w:jc w:val="both"/>
      </w:pPr>
    </w:p>
    <w:p w14:paraId="1A3FBCB4" w14:textId="77777777" w:rsidR="0056174E" w:rsidRPr="005042CD" w:rsidRDefault="0056174E" w:rsidP="0056174E">
      <w:pPr>
        <w:jc w:val="center"/>
      </w:pPr>
      <w:r w:rsidRPr="005042CD">
        <w:rPr>
          <w:noProof/>
        </w:rPr>
        <w:drawing>
          <wp:inline distT="0" distB="0" distL="0" distR="0" wp14:anchorId="1B7CFB50" wp14:editId="24C1DA85">
            <wp:extent cx="2812356" cy="193405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16258" cy="1936737"/>
                    </a:xfrm>
                    <a:prstGeom prst="rect">
                      <a:avLst/>
                    </a:prstGeom>
                  </pic:spPr>
                </pic:pic>
              </a:graphicData>
            </a:graphic>
          </wp:inline>
        </w:drawing>
      </w:r>
    </w:p>
    <w:p w14:paraId="1A3716B1" w14:textId="77777777" w:rsidR="0056174E" w:rsidRPr="005042CD" w:rsidRDefault="0056174E" w:rsidP="0056174E">
      <w:pPr>
        <w:jc w:val="both"/>
        <w:rPr>
          <w:sz w:val="16"/>
        </w:rPr>
      </w:pPr>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Pr>
          <w:noProof/>
          <w:sz w:val="16"/>
        </w:rPr>
        <w:t>16</w:t>
      </w:r>
      <w:r w:rsidRPr="005042CD">
        <w:rPr>
          <w:sz w:val="16"/>
        </w:rPr>
        <w:fldChar w:fldCharType="end"/>
      </w:r>
      <w:r w:rsidRPr="005042CD">
        <w:rPr>
          <w:sz w:val="16"/>
        </w:rPr>
        <w:t>. Latency for the three data structures on a network with 2 nodes.</w:t>
      </w:r>
    </w:p>
    <w:p w14:paraId="7C8F1D5E" w14:textId="6A6BCEDA" w:rsidR="00154927" w:rsidRDefault="00154927" w:rsidP="00154927"/>
    <w:p w14:paraId="44EB66F3" w14:textId="77777777" w:rsidR="0056174E" w:rsidRPr="005042CD" w:rsidRDefault="0056174E" w:rsidP="00154927"/>
    <w:p w14:paraId="222F54B9" w14:textId="77777777" w:rsidR="00154927" w:rsidRPr="005042CD" w:rsidRDefault="00154927" w:rsidP="00154927">
      <w:pPr>
        <w:pStyle w:val="Heading2"/>
      </w:pPr>
      <w:bookmarkStart w:id="53" w:name="_Toc3892326"/>
      <w:r w:rsidRPr="005042CD">
        <w:t>Results of Qualitative Analysis</w:t>
      </w:r>
      <w:bookmarkEnd w:id="53"/>
    </w:p>
    <w:p w14:paraId="0CD20A76" w14:textId="77777777" w:rsidR="00154927" w:rsidRPr="005042CD" w:rsidRDefault="00154927" w:rsidP="00154927"/>
    <w:p w14:paraId="70E80EC1" w14:textId="77777777" w:rsidR="00154927" w:rsidRPr="005042CD" w:rsidRDefault="00154927" w:rsidP="00154927">
      <w:pPr>
        <w:pStyle w:val="Heading3"/>
      </w:pPr>
      <w:bookmarkStart w:id="54" w:name="_Toc3892327"/>
      <w:r w:rsidRPr="005042CD">
        <w:t>The blockchain</w:t>
      </w:r>
      <w:bookmarkEnd w:id="54"/>
    </w:p>
    <w:p w14:paraId="62D0BE0B" w14:textId="719E3B8C" w:rsidR="00D36454" w:rsidRPr="005042CD" w:rsidRDefault="00154927" w:rsidP="0056174E">
      <w:pPr>
        <w:ind w:firstLine="202"/>
        <w:jc w:val="both"/>
      </w:pPr>
      <w:r w:rsidRPr="005042CD">
        <w:t xml:space="preserve">In Section </w:t>
      </w:r>
      <w:r w:rsidR="00A43B95">
        <w:t>II</w:t>
      </w:r>
      <w:r w:rsidRPr="005042CD">
        <w:t xml:space="preserve"> - Research Problem, the five fundamental properties</w:t>
      </w:r>
      <w:r w:rsidR="009355B0">
        <w:t xml:space="preserve"> of distributed ledgers</w:t>
      </w:r>
      <w:r w:rsidRPr="005042CD">
        <w:t xml:space="preserve"> </w:t>
      </w:r>
      <w:r w:rsidR="009355B0">
        <w:t>a</w:t>
      </w:r>
      <w:r w:rsidRPr="005042CD">
        <w:t xml:space="preserve">re defined </w:t>
      </w:r>
      <w:r w:rsidR="009355B0">
        <w:t xml:space="preserve">together </w:t>
      </w:r>
      <w:r w:rsidRPr="005042CD">
        <w:t>an explanation of the manner in which blockchains guarantee these properties. However, a more detailed study of blockchains opens room to make further comments about the degree to which the blockchain guarantees equal rights for participants in the network.</w:t>
      </w:r>
    </w:p>
    <w:p w14:paraId="71F4EC2B" w14:textId="77777777" w:rsidR="00154927" w:rsidRPr="005042CD" w:rsidRDefault="00154927" w:rsidP="003B4AB2">
      <w:pPr>
        <w:pStyle w:val="Heading4"/>
      </w:pPr>
      <w:bookmarkStart w:id="55" w:name="_Toc3892328"/>
      <w:r w:rsidRPr="005042CD">
        <w:t>Equal Rights</w:t>
      </w:r>
      <w:bookmarkEnd w:id="55"/>
    </w:p>
    <w:p w14:paraId="5C152608" w14:textId="25290D92" w:rsidR="00154927" w:rsidRPr="005042CD" w:rsidRDefault="00154927" w:rsidP="00154927">
      <w:pPr>
        <w:ind w:firstLine="202"/>
        <w:jc w:val="both"/>
      </w:pPr>
      <w:r w:rsidRPr="005042CD">
        <w:t>In the bitcoin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 …”</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Pr="005042CD">
        <w:fldChar w:fldCharType="separate"/>
      </w:r>
      <w:r w:rsidRPr="005042CD">
        <w:rPr>
          <w:noProof/>
        </w:rPr>
        <w:t>[4, p. 1]</w:t>
      </w:r>
      <w:r w:rsidRPr="005042CD">
        <w:fldChar w:fldCharType="end"/>
      </w:r>
      <w:r w:rsidRPr="005042CD">
        <w:t xml:space="preserve">. </w:t>
      </w:r>
      <w:proofErr w:type="spellStart"/>
      <w:r w:rsidRPr="005042CD">
        <w:t>LeMahieau</w:t>
      </w:r>
      <w:proofErr w:type="spellEnd"/>
      <w:r w:rsidRPr="005042CD">
        <w:t xml:space="preserve">, the researcher who proposes the block-lattice, explains this in more detail: </w:t>
      </w:r>
    </w:p>
    <w:p w14:paraId="32FA6B90" w14:textId="77777777" w:rsidR="003B4AB2" w:rsidRPr="005042CD" w:rsidRDefault="003B4AB2" w:rsidP="00154927">
      <w:pPr>
        <w:ind w:firstLine="202"/>
        <w:jc w:val="both"/>
      </w:pPr>
    </w:p>
    <w:p w14:paraId="3260D6DA" w14:textId="48271127" w:rsidR="00154927" w:rsidRPr="005042CD" w:rsidRDefault="00154927" w:rsidP="00154927">
      <w:pPr>
        <w:ind w:left="202"/>
        <w:jc w:val="both"/>
      </w:pPr>
      <w:r w:rsidRPr="005042CD">
        <w:t>“Bitcoin, and other cryptocurrencies, function by achieving consensus on their global ledgers in order to verify legitimate transactions while resisting malicious actors. Bitcoin achieves consensus via an economic measure called Proof of Work (PoW). In a PoW system participants compete to 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PoW provides resistance against a Sybil attack, where an entity behaves as multiple entities to gain additional power in a decentralized system, and also greatly reduces race conditions that inherently exist while accessing a global data-structure.”</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5, p. 1]","plainTextFormattedCitation":"[5, p. 1]","previouslyFormattedCitation":"[5, p. 1]"},"properties":{"noteIndex":0},"schema":"https://github.com/citation-style-language/schema/raw/master/csl-citation.json"}</w:instrText>
      </w:r>
      <w:r w:rsidRPr="005042CD">
        <w:fldChar w:fldCharType="separate"/>
      </w:r>
      <w:r w:rsidRPr="005042CD">
        <w:rPr>
          <w:noProof/>
        </w:rPr>
        <w:t>[5, p. 1]</w:t>
      </w:r>
      <w:r w:rsidRPr="005042CD">
        <w:fldChar w:fldCharType="end"/>
      </w:r>
      <w:r w:rsidRPr="005042CD">
        <w:t xml:space="preserve"> </w:t>
      </w:r>
    </w:p>
    <w:p w14:paraId="1DC9D3EC" w14:textId="5B0F9AD5" w:rsidR="00E03246" w:rsidRDefault="00E03246" w:rsidP="00154927">
      <w:pPr>
        <w:ind w:left="202"/>
        <w:jc w:val="both"/>
      </w:pPr>
    </w:p>
    <w:p w14:paraId="00B3CA1B" w14:textId="3EA7E04B" w:rsidR="00B30D72" w:rsidRDefault="00F2194B" w:rsidP="00B30D72">
      <w:pPr>
        <w:ind w:firstLine="202"/>
        <w:jc w:val="both"/>
      </w:pPr>
      <w:r>
        <w:t>Since</w:t>
      </w:r>
      <w:r w:rsidR="00B30D72" w:rsidRPr="00B30D72">
        <w:t xml:space="preserve"> the other fundamental properties are defined for and from the blockchain, this data structure satisfies them all.</w:t>
      </w:r>
    </w:p>
    <w:p w14:paraId="32A0BA16" w14:textId="77777777" w:rsidR="00B30D72" w:rsidRPr="005042CD" w:rsidRDefault="00B30D72" w:rsidP="00154927">
      <w:pPr>
        <w:ind w:left="202"/>
        <w:jc w:val="both"/>
      </w:pPr>
    </w:p>
    <w:p w14:paraId="3F42694E" w14:textId="77777777" w:rsidR="00E03246" w:rsidRPr="005042CD" w:rsidRDefault="00E03246" w:rsidP="00E03246">
      <w:pPr>
        <w:pStyle w:val="Heading3"/>
      </w:pPr>
      <w:bookmarkStart w:id="56" w:name="_Toc3892329"/>
      <w:r w:rsidRPr="005042CD">
        <w:t>The tangle</w:t>
      </w:r>
      <w:bookmarkEnd w:id="56"/>
    </w:p>
    <w:p w14:paraId="71CEA55B" w14:textId="77777777" w:rsidR="00E03246" w:rsidRPr="005042CD" w:rsidRDefault="00E03246" w:rsidP="00E03246">
      <w:pPr>
        <w:pStyle w:val="Heading4"/>
      </w:pPr>
      <w:bookmarkStart w:id="57" w:name="_Toc3892330"/>
      <w:r w:rsidRPr="005042CD">
        <w:t>Immutability</w:t>
      </w:r>
      <w:bookmarkEnd w:id="57"/>
    </w:p>
    <w:p w14:paraId="50577CF2" w14:textId="4761422E" w:rsidR="00E03246" w:rsidRPr="005042CD" w:rsidRDefault="00E03246" w:rsidP="00E03246">
      <w:pPr>
        <w:ind w:firstLine="202"/>
        <w:jc w:val="both"/>
      </w:pPr>
      <w:r w:rsidRPr="005042CD">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4, p. 3]","plainTextFormattedCitation":"[4, p. 3]","previouslyFormattedCitation":"[4, p. 3]"},"properties":{"noteIndex":0},"schema":"https://github.com/citation-style-language/schema/raw/master/csl-citation.json"}</w:instrText>
      </w:r>
      <w:r w:rsidRPr="005042CD">
        <w:fldChar w:fldCharType="separate"/>
      </w:r>
      <w:r w:rsidRPr="005042CD">
        <w:rPr>
          <w:noProof/>
        </w:rPr>
        <w:t>[4, p. 3]</w:t>
      </w:r>
      <w:r w:rsidRPr="005042CD">
        <w:fldChar w:fldCharType="end"/>
      </w:r>
      <w:r w:rsidRPr="005042CD">
        <w:t>.</w:t>
      </w:r>
    </w:p>
    <w:p w14:paraId="6DFB209A" w14:textId="77777777" w:rsidR="00E03246" w:rsidRPr="005042CD" w:rsidRDefault="00E03246" w:rsidP="00E03246">
      <w:pPr>
        <w:pStyle w:val="Heading4"/>
      </w:pPr>
      <w:bookmarkStart w:id="58" w:name="_Toc3892331"/>
      <w:r w:rsidRPr="005042CD">
        <w:t>Non-repudiation</w:t>
      </w:r>
      <w:bookmarkEnd w:id="58"/>
    </w:p>
    <w:p w14:paraId="561EA4C9" w14:textId="7934B89F" w:rsidR="00E03246" w:rsidRPr="005042CD" w:rsidRDefault="00E03246" w:rsidP="00E03246">
      <w:pPr>
        <w:ind w:firstLine="202"/>
        <w:jc w:val="both"/>
      </w:pPr>
      <w:r w:rsidRPr="005042CD">
        <w:t>Tangle users sign the transactions they initiate with digital signatures, which means that they cannot dispute the authorship or validity of such a transaction.</w:t>
      </w:r>
    </w:p>
    <w:p w14:paraId="769BAAC3" w14:textId="77777777" w:rsidR="00E03246" w:rsidRPr="005042CD" w:rsidRDefault="00E03246" w:rsidP="00E03246">
      <w:pPr>
        <w:ind w:firstLine="202"/>
        <w:jc w:val="both"/>
      </w:pPr>
    </w:p>
    <w:p w14:paraId="70A4A223" w14:textId="77777777" w:rsidR="00E03246" w:rsidRPr="005042CD" w:rsidRDefault="00E03246" w:rsidP="00E03246">
      <w:pPr>
        <w:pStyle w:val="Heading4"/>
      </w:pPr>
      <w:bookmarkStart w:id="59" w:name="_Toc3892332"/>
      <w:r w:rsidRPr="005042CD">
        <w:t>Integrity</w:t>
      </w:r>
      <w:bookmarkEnd w:id="59"/>
    </w:p>
    <w:p w14:paraId="76ED00DD" w14:textId="77777777" w:rsidR="00E03246" w:rsidRPr="005042CD" w:rsidRDefault="00E03246" w:rsidP="00535213">
      <w:pPr>
        <w:ind w:firstLine="202"/>
        <w:jc w:val="both"/>
      </w:pPr>
      <w:r w:rsidRPr="005042CD">
        <w:t>The tangle guarantees data integrity, which means it maintains and assures the accuracy and consistency of data. There are mechanisms in place by which all parties in the system can reach a consensus on the accepted truth. When using the tangle, consensus is achieved via a cumulative Proof of Work (PoW) of stacked transactions.</w:t>
      </w:r>
    </w:p>
    <w:p w14:paraId="0964D23F" w14:textId="7DE0BA3E" w:rsidR="00C86144" w:rsidRPr="005042CD" w:rsidRDefault="00E03246" w:rsidP="00C86144">
      <w:pPr>
        <w:pStyle w:val="Heading4"/>
      </w:pPr>
      <w:bookmarkStart w:id="60" w:name="_Toc3892333"/>
      <w:r w:rsidRPr="005042CD">
        <w:t>Transparency</w:t>
      </w:r>
      <w:bookmarkEnd w:id="60"/>
    </w:p>
    <w:p w14:paraId="2972954D" w14:textId="0DC24BEF" w:rsidR="00E03246" w:rsidRPr="005042CD" w:rsidRDefault="00E03246" w:rsidP="00C86144">
      <w:pPr>
        <w:ind w:firstLine="202"/>
        <w:jc w:val="both"/>
        <w:rPr>
          <w:b/>
        </w:rPr>
      </w:pPr>
      <w:r w:rsidRPr="005042CD">
        <w:t xml:space="preserve">On a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5042CD" w:rsidRDefault="00E03246" w:rsidP="00C54CDC">
      <w:pPr>
        <w:pStyle w:val="Heading4"/>
      </w:pPr>
      <w:bookmarkStart w:id="61" w:name="_Toc3892334"/>
      <w:r w:rsidRPr="005042CD">
        <w:t>Equal Rights</w:t>
      </w:r>
      <w:bookmarkEnd w:id="61"/>
    </w:p>
    <w:p w14:paraId="5D001045" w14:textId="77777777" w:rsidR="00E03246" w:rsidRPr="005042CD" w:rsidRDefault="00E03246" w:rsidP="00C54CDC">
      <w:pPr>
        <w:ind w:firstLine="202"/>
        <w:jc w:val="both"/>
      </w:pPr>
      <w:r w:rsidRPr="005042CD">
        <w:t>All of the participants of a tangle network have equal rights, and there are no privileged users because they all have the same ability to access and manipulate the tangle. With respect to the approval of transactions, “the main idea of the tangle is the following: to issue a transaction, users must work to approve other transactions. Therefore, users who issue a transaction are contributing to the network's security.”</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4, p. 2]","plainTextFormattedCitation":"[4, p. 2]","previouslyFormattedCitation":"[4, p. 2]"},"properties":{"noteIndex":0},"schema":"https://github.com/citation-style-language/schema/raw/master/csl-citation.json"}</w:instrText>
      </w:r>
      <w:r w:rsidRPr="005042CD">
        <w:fldChar w:fldCharType="separate"/>
      </w:r>
      <w:r w:rsidRPr="005042CD">
        <w:rPr>
          <w:noProof/>
        </w:rPr>
        <w:t>[4, p. 2]</w:t>
      </w:r>
      <w:r w:rsidRPr="005042CD">
        <w:fldChar w:fldCharType="end"/>
      </w:r>
      <w:r w:rsidRPr="005042CD">
        <w:t xml:space="preserve"> </w:t>
      </w:r>
    </w:p>
    <w:p w14:paraId="6EC1E7A0" w14:textId="3B0C04AB" w:rsidR="00E03246" w:rsidRPr="005042CD" w:rsidRDefault="00E03246" w:rsidP="00154927">
      <w:pPr>
        <w:ind w:left="202"/>
        <w:jc w:val="both"/>
      </w:pPr>
    </w:p>
    <w:p w14:paraId="0A0AB829" w14:textId="77777777" w:rsidR="004B0090" w:rsidRPr="005042CD" w:rsidRDefault="004B0090" w:rsidP="004B0090">
      <w:pPr>
        <w:pStyle w:val="Heading3"/>
      </w:pPr>
      <w:bookmarkStart w:id="62" w:name="_Toc3892335"/>
      <w:r w:rsidRPr="005042CD">
        <w:t>The block-lattice</w:t>
      </w:r>
      <w:bookmarkEnd w:id="62"/>
    </w:p>
    <w:p w14:paraId="5847ACB3" w14:textId="77777777" w:rsidR="004B0090" w:rsidRPr="005042CD" w:rsidRDefault="004B0090" w:rsidP="004B0090">
      <w:pPr>
        <w:pStyle w:val="Heading4"/>
      </w:pPr>
      <w:bookmarkStart w:id="63" w:name="_Toc3892336"/>
      <w:r w:rsidRPr="005042CD">
        <w:t>Immutability</w:t>
      </w:r>
      <w:bookmarkEnd w:id="63"/>
    </w:p>
    <w:p w14:paraId="69BAE5D2" w14:textId="45691EF5" w:rsidR="004B0090" w:rsidRPr="005042CD" w:rsidRDefault="004B0090" w:rsidP="004B0090">
      <w:pPr>
        <w:ind w:firstLine="202"/>
        <w:jc w:val="both"/>
      </w:pPr>
      <w:r w:rsidRPr="005042CD">
        <w:t xml:space="preserve">According to the Nano whitepaper, the cryptocurrency which uses the block-lattice architecture, “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5, p. 3]","plainTextFormattedCitation":"[5, p. 3]","previouslyFormattedCitation":"[5, p. 3]"},"properties":{"noteIndex":0},"schema":"https://github.com/citation-style-language/schema/raw/master/csl-citation.json"}</w:instrText>
      </w:r>
      <w:r w:rsidRPr="005042CD">
        <w:fldChar w:fldCharType="separate"/>
      </w:r>
      <w:r w:rsidRPr="005042CD">
        <w:rPr>
          <w:noProof/>
        </w:rPr>
        <w:t>[5, p. 3]</w:t>
      </w:r>
      <w:r w:rsidRPr="005042CD">
        <w:fldChar w:fldCharType="end"/>
      </w:r>
      <w:r w:rsidRPr="005042CD">
        <w:t>.</w:t>
      </w:r>
    </w:p>
    <w:p w14:paraId="420F8B85" w14:textId="77777777" w:rsidR="004B0090" w:rsidRPr="005042CD" w:rsidRDefault="004B0090" w:rsidP="004B0090">
      <w:pPr>
        <w:pStyle w:val="Heading4"/>
      </w:pPr>
      <w:bookmarkStart w:id="64" w:name="_Toc3892337"/>
      <w:r w:rsidRPr="005042CD">
        <w:t>Non-repudiation</w:t>
      </w:r>
      <w:bookmarkEnd w:id="64"/>
    </w:p>
    <w:p w14:paraId="69684C2C" w14:textId="77777777" w:rsidR="004B0090" w:rsidRPr="005042CD" w:rsidRDefault="004B0090" w:rsidP="004B0090">
      <w:pPr>
        <w:ind w:firstLine="202"/>
        <w:jc w:val="both"/>
      </w:pPr>
      <w:r w:rsidRPr="005042CD">
        <w:t>Block-lattice users sign the transactions they initiate with digital signatures, which means that they cannot dispute the authorship or validity of such a transaction.</w:t>
      </w:r>
    </w:p>
    <w:p w14:paraId="613F3289" w14:textId="77777777" w:rsidR="004B0090" w:rsidRPr="005042CD" w:rsidRDefault="004B0090" w:rsidP="004B0090">
      <w:pPr>
        <w:pStyle w:val="Heading4"/>
      </w:pPr>
      <w:bookmarkStart w:id="65" w:name="_Toc3892338"/>
      <w:r w:rsidRPr="005042CD">
        <w:t>Integrity</w:t>
      </w:r>
      <w:bookmarkEnd w:id="65"/>
    </w:p>
    <w:p w14:paraId="5082A9F4" w14:textId="77777777" w:rsidR="004B0090" w:rsidRPr="005042CD" w:rsidRDefault="004B0090" w:rsidP="004B0090">
      <w:pPr>
        <w:ind w:firstLine="202"/>
        <w:jc w:val="both"/>
      </w:pPr>
      <w:r w:rsidRPr="005042CD">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5042CD" w:rsidRDefault="004B0090" w:rsidP="004B0090">
      <w:pPr>
        <w:pStyle w:val="Heading4"/>
      </w:pPr>
      <w:bookmarkStart w:id="66" w:name="_Toc3892339"/>
      <w:r w:rsidRPr="005042CD">
        <w:lastRenderedPageBreak/>
        <w:t>Transparency</w:t>
      </w:r>
      <w:bookmarkEnd w:id="66"/>
    </w:p>
    <w:p w14:paraId="182FDC14" w14:textId="77777777" w:rsidR="004B0090" w:rsidRPr="005042CD" w:rsidRDefault="004B0090" w:rsidP="004B0090">
      <w:pPr>
        <w:ind w:firstLine="202"/>
        <w:jc w:val="both"/>
      </w:pPr>
      <w:r w:rsidRPr="005042CD">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5042CD" w:rsidRDefault="004B0090" w:rsidP="004B0090">
      <w:pPr>
        <w:pStyle w:val="Heading4"/>
      </w:pPr>
      <w:bookmarkStart w:id="67" w:name="_Toc3892340"/>
      <w:r w:rsidRPr="005042CD">
        <w:t>Equal Rights</w:t>
      </w:r>
      <w:bookmarkEnd w:id="67"/>
    </w:p>
    <w:p w14:paraId="3F08C580" w14:textId="3665FDD8" w:rsidR="004B0090" w:rsidRPr="005042CD" w:rsidRDefault="004B0090" w:rsidP="003906AA">
      <w:pPr>
        <w:ind w:firstLine="202"/>
        <w:jc w:val="both"/>
      </w:pPr>
      <w:r w:rsidRPr="005042CD">
        <w:t xml:space="preserve">All of the participants of a block-lattice network have equal rights, and there are no privileged users because they all have the same ability to access and manipulate their own account-chain. Regarding transaction verification, “each individual user provides the computational power for the verification of their own transactions, meaning entire network is not required to update the overall ledger together in massive blocks.” </w:t>
      </w:r>
      <w:r w:rsidRPr="005042CD">
        <w:fldChar w:fldCharType="begin" w:fldLock="1"/>
      </w:r>
      <w:r w:rsidR="00F43FFF">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2]","plainTextFormattedCitation":"[22]","previouslyFormattedCitation":"[22]"},"properties":{"noteIndex":0},"schema":"https://github.com/citation-style-language/schema/raw/master/csl-citation.json"}</w:instrText>
      </w:r>
      <w:r w:rsidRPr="005042CD">
        <w:fldChar w:fldCharType="separate"/>
      </w:r>
      <w:r w:rsidR="005E7A5A" w:rsidRPr="005E7A5A">
        <w:rPr>
          <w:noProof/>
        </w:rPr>
        <w:t>[22]</w:t>
      </w:r>
      <w:r w:rsidRPr="005042CD">
        <w:fldChar w:fldCharType="end"/>
      </w:r>
    </w:p>
    <w:p w14:paraId="571BE56B" w14:textId="79C82234" w:rsidR="004B0090" w:rsidRPr="005042CD" w:rsidRDefault="004B0090" w:rsidP="00154927">
      <w:pPr>
        <w:ind w:left="202"/>
        <w:jc w:val="both"/>
      </w:pPr>
    </w:p>
    <w:p w14:paraId="7B16208F" w14:textId="338B29D5" w:rsidR="00EF6B1D" w:rsidRPr="005042CD" w:rsidRDefault="00EF6B1D" w:rsidP="00EF6B1D">
      <w:pPr>
        <w:pStyle w:val="Heading2"/>
      </w:pPr>
      <w:r w:rsidRPr="005042CD">
        <w:t>Classification of Data Structures</w:t>
      </w:r>
    </w:p>
    <w:p w14:paraId="7CD0ABA3" w14:textId="1E8DD4A1" w:rsidR="00EF6B1D" w:rsidRPr="005042CD" w:rsidRDefault="00EF6B1D" w:rsidP="00EF6B1D">
      <w:pPr>
        <w:ind w:firstLine="202"/>
        <w:jc w:val="both"/>
      </w:pPr>
      <w:r w:rsidRPr="005042CD">
        <w:t xml:space="preserve">After gathering and analyzing the quantitative information about the </w:t>
      </w:r>
      <w:r w:rsidR="00A13A5C">
        <w:t>two</w:t>
      </w:r>
      <w:r w:rsidRPr="005042CD">
        <w:t xml:space="preserve"> metrics for each of the data structures, they are classified</w:t>
      </w:r>
      <w:r w:rsidRPr="00144CB9">
        <w:t xml:space="preserve"> as </w:t>
      </w:r>
      <w:r w:rsidR="00144CB9" w:rsidRPr="00144CB9">
        <w:fldChar w:fldCharType="begin"/>
      </w:r>
      <w:r w:rsidR="00144CB9" w:rsidRPr="00144CB9">
        <w:instrText xml:space="preserve"> REF _Ref6401309 \h </w:instrText>
      </w:r>
      <w:r w:rsidR="00144CB9" w:rsidRPr="00144CB9">
        <w:instrText xml:space="preserve"> \* MERGEFORMAT </w:instrText>
      </w:r>
      <w:r w:rsidR="00144CB9" w:rsidRPr="00144CB9">
        <w:fldChar w:fldCharType="separate"/>
      </w:r>
      <w:r w:rsidR="00144CB9" w:rsidRPr="00144CB9">
        <w:rPr>
          <w:color w:val="000000" w:themeColor="text1"/>
        </w:rPr>
        <w:t xml:space="preserve">Table </w:t>
      </w:r>
      <w:r w:rsidR="00144CB9" w:rsidRPr="00144CB9">
        <w:rPr>
          <w:noProof/>
          <w:color w:val="000000" w:themeColor="text1"/>
        </w:rPr>
        <w:t>I</w:t>
      </w:r>
      <w:r w:rsidR="00144CB9" w:rsidRPr="00144CB9">
        <w:fldChar w:fldCharType="end"/>
      </w:r>
      <w:r w:rsidR="00144CB9">
        <w:t>.</w:t>
      </w:r>
    </w:p>
    <w:p w14:paraId="5CB04AA8" w14:textId="722CF408" w:rsidR="00EF6B1D" w:rsidRPr="005042CD" w:rsidRDefault="00EF6B1D" w:rsidP="00EF6B1D">
      <w:pPr>
        <w:ind w:firstLine="202"/>
        <w:jc w:val="both"/>
      </w:pPr>
    </w:p>
    <w:p w14:paraId="17070B08" w14:textId="25419093" w:rsidR="00762002" w:rsidRPr="005042CD" w:rsidRDefault="00762002" w:rsidP="00762002">
      <w:pPr>
        <w:pStyle w:val="Caption"/>
        <w:keepNext/>
        <w:jc w:val="both"/>
        <w:rPr>
          <w:i w:val="0"/>
          <w:color w:val="000000" w:themeColor="text1"/>
        </w:rPr>
      </w:pPr>
      <w:bookmarkStart w:id="68" w:name="_Ref6401309"/>
      <w:r w:rsidRPr="005042CD">
        <w:rPr>
          <w:i w:val="0"/>
          <w:color w:val="000000" w:themeColor="text1"/>
        </w:rPr>
        <w:t xml:space="preserve">Table </w:t>
      </w:r>
      <w:r w:rsidRPr="005042CD">
        <w:rPr>
          <w:i w:val="0"/>
          <w:color w:val="000000" w:themeColor="text1"/>
        </w:rPr>
        <w:fldChar w:fldCharType="begin"/>
      </w:r>
      <w:r w:rsidRPr="005042CD">
        <w:rPr>
          <w:i w:val="0"/>
          <w:color w:val="000000" w:themeColor="text1"/>
        </w:rPr>
        <w:instrText xml:space="preserve"> SEQ Table \* ROMAN </w:instrText>
      </w:r>
      <w:r w:rsidRPr="005042CD">
        <w:rPr>
          <w:i w:val="0"/>
          <w:color w:val="000000" w:themeColor="text1"/>
        </w:rPr>
        <w:fldChar w:fldCharType="separate"/>
      </w:r>
      <w:r w:rsidR="00144CB9">
        <w:rPr>
          <w:i w:val="0"/>
          <w:noProof/>
          <w:color w:val="000000" w:themeColor="text1"/>
        </w:rPr>
        <w:t>I</w:t>
      </w:r>
      <w:r w:rsidRPr="005042CD">
        <w:rPr>
          <w:i w:val="0"/>
          <w:color w:val="000000" w:themeColor="text1"/>
        </w:rPr>
        <w:fldChar w:fldCharType="end"/>
      </w:r>
      <w:bookmarkEnd w:id="68"/>
      <w:r w:rsidRPr="005042CD">
        <w:rPr>
          <w:i w:val="0"/>
          <w:color w:val="000000" w:themeColor="text1"/>
        </w:rPr>
        <w:t>. Classification according to impact on Quality Attributes.</w:t>
      </w:r>
    </w:p>
    <w:p w14:paraId="0328DA05" w14:textId="45D0D926" w:rsidR="006E4145" w:rsidRPr="005042CD" w:rsidRDefault="00D6598B" w:rsidP="00D6598B">
      <w:pPr>
        <w:jc w:val="both"/>
      </w:pPr>
      <w:r w:rsidRPr="00D6598B">
        <w:rPr>
          <w:noProof/>
        </w:rPr>
        <w:drawing>
          <wp:inline distT="0" distB="0" distL="0" distR="0" wp14:anchorId="78276B21" wp14:editId="10812B94">
            <wp:extent cx="3065780" cy="14148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72127" cy="1417811"/>
                    </a:xfrm>
                    <a:prstGeom prst="rect">
                      <a:avLst/>
                    </a:prstGeom>
                  </pic:spPr>
                </pic:pic>
              </a:graphicData>
            </a:graphic>
          </wp:inline>
        </w:drawing>
      </w:r>
    </w:p>
    <w:p w14:paraId="4DEF4266" w14:textId="22BB6676" w:rsidR="005E377F" w:rsidRDefault="005E377F" w:rsidP="005E377F">
      <w:pPr>
        <w:pStyle w:val="Heading1"/>
      </w:pPr>
      <w:bookmarkStart w:id="69" w:name="_Toc3892345"/>
      <w:r w:rsidRPr="005042CD">
        <w:t>Importance of Results</w:t>
      </w:r>
      <w:bookmarkEnd w:id="69"/>
    </w:p>
    <w:p w14:paraId="3695B2CA" w14:textId="77777777" w:rsidR="0056174E" w:rsidRPr="005042CD" w:rsidRDefault="0056174E" w:rsidP="0056174E">
      <w:pPr>
        <w:pStyle w:val="Heading2"/>
      </w:pPr>
      <w:r w:rsidRPr="005042CD">
        <w:t>Importance of Results of Quantitative Analysis</w:t>
      </w:r>
    </w:p>
    <w:p w14:paraId="27F8C0D5" w14:textId="77777777" w:rsidR="0056174E" w:rsidRPr="005042CD" w:rsidRDefault="0056174E" w:rsidP="0056174E">
      <w:pPr>
        <w:ind w:firstLine="202"/>
        <w:jc w:val="both"/>
      </w:pPr>
      <w:r w:rsidRPr="005042CD">
        <w:t>The quantitative analysis demonstrates there is a trade</w:t>
      </w:r>
      <w:r>
        <w:t>-</w:t>
      </w:r>
      <w:r w:rsidRPr="005042CD">
        <w:t xml:space="preserve">off between throughput and latency. </w:t>
      </w:r>
    </w:p>
    <w:p w14:paraId="0D0A6FDE" w14:textId="77777777" w:rsidR="0056174E" w:rsidRPr="005042CD" w:rsidRDefault="0056174E" w:rsidP="0056174E">
      <w:pPr>
        <w:ind w:firstLine="202"/>
        <w:jc w:val="both"/>
      </w:pPr>
      <w:r w:rsidRPr="005042CD">
        <w:t>If users wish to prioritize throughput, the best option is the block-lattice. The reason for the high throughput for the block-lattice is believed to be ease with which users can update their own account-chain when they submit a transaction.  The reason for the lower throughput for the blockchain is believed to be the process that has to be carried out to add blocks to the blockchain. The reason the tangle has the lowest throughput is believed to be the long process that goes into deciding how to add new transactions to the directed acyclic graph (DAG).</w:t>
      </w:r>
    </w:p>
    <w:p w14:paraId="0A5694C3" w14:textId="0FD59B02" w:rsidR="0056174E" w:rsidRPr="0056174E" w:rsidRDefault="0056174E" w:rsidP="0056174E">
      <w:pPr>
        <w:ind w:firstLine="202"/>
        <w:jc w:val="both"/>
      </w:pPr>
      <w:r w:rsidRPr="005042CD">
        <w:t xml:space="preserve"> If users wish to prioritize latency, the best option is the blockchain. The low latency for the blockchain is believed arise from the fact that nodes can accept the longest proof-of-work chain as the latest state of the system. The higher latency for the block-lattice is believed to arise from the fact that</w:t>
      </w:r>
      <w:r>
        <w:t xml:space="preserve"> both</w:t>
      </w:r>
      <w:r w:rsidRPr="005042CD">
        <w:t xml:space="preserve"> a receive transaction and a send transaction have to</w:t>
      </w:r>
      <w:r>
        <w:t xml:space="preserve"> be</w:t>
      </w:r>
      <w:r w:rsidRPr="005042CD">
        <w:t xml:space="preserve"> broadcast for a transaction to be completed. The reason the tangle has the highest latency is also believed to be the long process that goes into deciding how to add new transactions to the DAG.</w:t>
      </w:r>
    </w:p>
    <w:p w14:paraId="29068952" w14:textId="6518600E" w:rsidR="00F43073" w:rsidRPr="005042CD" w:rsidRDefault="00596418" w:rsidP="00596418">
      <w:pPr>
        <w:pStyle w:val="Heading2"/>
      </w:pPr>
      <w:r w:rsidRPr="005042CD">
        <w:t>Importance of Results of Qualitative Analysis</w:t>
      </w:r>
    </w:p>
    <w:p w14:paraId="7329D937" w14:textId="64CA708C" w:rsidR="00596418" w:rsidRPr="005042CD" w:rsidRDefault="00596418" w:rsidP="000A031B">
      <w:pPr>
        <w:ind w:firstLine="202"/>
        <w:jc w:val="both"/>
      </w:pPr>
      <w:r w:rsidRPr="005042CD">
        <w:t xml:space="preserve">The qualitative analysis shows </w:t>
      </w:r>
      <w:r w:rsidR="000D5B39" w:rsidRPr="005042CD">
        <w:t xml:space="preserve">that </w:t>
      </w:r>
      <w:r w:rsidR="00390D5E" w:rsidRPr="005042CD">
        <w:t>the tangle and the block-lattice</w:t>
      </w:r>
      <w:r w:rsidR="000D5B39" w:rsidRPr="005042CD">
        <w:t xml:space="preserve"> guarantee the five fundamental properties defined by Xu et al. for blockchain-based systems</w:t>
      </w:r>
      <w:r w:rsidR="004B4CEE" w:rsidRPr="005042CD">
        <w:t xml:space="preserve"> </w:t>
      </w:r>
      <w:r w:rsidR="004B4CEE" w:rsidRPr="005042CD">
        <w:fldChar w:fldCharType="begin" w:fldLock="1"/>
      </w:r>
      <w:r w:rsidR="005621AE" w:rsidRPr="005042CD">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4B4CEE" w:rsidRPr="005042CD">
        <w:fldChar w:fldCharType="separate"/>
      </w:r>
      <w:r w:rsidR="004B4CEE" w:rsidRPr="005042CD">
        <w:rPr>
          <w:noProof/>
        </w:rPr>
        <w:t>[3]</w:t>
      </w:r>
      <w:r w:rsidR="004B4CEE" w:rsidRPr="005042CD">
        <w:fldChar w:fldCharType="end"/>
      </w:r>
      <w:r w:rsidR="000D5B39" w:rsidRPr="005042CD">
        <w:t>.</w:t>
      </w:r>
      <w:r w:rsidR="00F2455B" w:rsidRPr="005042CD">
        <w:t xml:space="preserve"> This analysis </w:t>
      </w:r>
      <w:r w:rsidR="000A031B" w:rsidRPr="005042CD">
        <w:t>shows that there is skepticism regarding the claim of equal rights for the participants in a blockchain system</w:t>
      </w:r>
      <w:r w:rsidR="00480980" w:rsidRPr="005042CD">
        <w:t>, which stems from the fact that a blockchain network relies on miners to aggregate valid transactions into blocks and append them to the blockchain.</w:t>
      </w:r>
      <w:r w:rsidR="00393E96" w:rsidRPr="005042CD">
        <w:t xml:space="preserve"> The tangle and the </w:t>
      </w:r>
      <w:r w:rsidR="00707310" w:rsidRPr="005042CD">
        <w:t>block-lattice guarantee equal rights for participants by making the users who submit a transaction participate in the validation of previous transactions</w:t>
      </w:r>
      <w:r w:rsidR="00103C70">
        <w:t>,</w:t>
      </w:r>
      <w:r w:rsidR="00707310" w:rsidRPr="005042CD">
        <w:t xml:space="preserve"> in the case of the tangle, or validation of their own transaction, in the case of the block-lattice.</w:t>
      </w:r>
    </w:p>
    <w:p w14:paraId="6ED30FB4" w14:textId="1DE9DCFF" w:rsidR="005E377F" w:rsidRPr="005042CD" w:rsidRDefault="00011DB6" w:rsidP="00011DB6">
      <w:pPr>
        <w:pStyle w:val="Heading2"/>
      </w:pPr>
      <w:r>
        <w:t>Threats to Validity</w:t>
      </w:r>
    </w:p>
    <w:p w14:paraId="367BAA7E" w14:textId="5CAB120B" w:rsidR="00E1210D" w:rsidRPr="005042CD" w:rsidRDefault="00E1210D" w:rsidP="00E1210D">
      <w:pPr>
        <w:ind w:firstLine="202"/>
        <w:jc w:val="both"/>
      </w:pPr>
      <w:r w:rsidRPr="005042CD">
        <w:t>The implementations of the data structures developed for this thesis do not precisely reflect all of the intricacies of the actual implementations of the Bitcoin blockchain, the IOTA tangle, or the Nano block-lattice.</w:t>
      </w:r>
      <w:r w:rsidR="002E5EFA">
        <w:t xml:space="preserve"> </w:t>
      </w:r>
      <w:r w:rsidR="00926F95" w:rsidRPr="005042CD">
        <w:t xml:space="preserve">However, this thesis does represent a step forward in the study and comparison of different alternatives for underlying data structures of distributed ledgers.  </w:t>
      </w:r>
    </w:p>
    <w:p w14:paraId="1796D446" w14:textId="07401E35" w:rsidR="00B76952" w:rsidRPr="005042CD" w:rsidRDefault="00B76952" w:rsidP="006C2414">
      <w:pPr>
        <w:pStyle w:val="Heading1"/>
      </w:pPr>
      <w:bookmarkStart w:id="70" w:name="_Toc3892347"/>
      <w:r w:rsidRPr="005042CD">
        <w:t>Future Work</w:t>
      </w:r>
    </w:p>
    <w:p w14:paraId="6AD7411B" w14:textId="14037530" w:rsidR="001B2EF2" w:rsidRPr="005042CD" w:rsidRDefault="001B2EF2" w:rsidP="001B2EF2">
      <w:pPr>
        <w:ind w:firstLine="202"/>
        <w:jc w:val="both"/>
      </w:pPr>
      <w:r w:rsidRPr="005042CD">
        <w:t xml:space="preserve">The implementations of the data structures developed for this thesis can be refined to better reflect the complexity of the Bitcoin blockchain, the IOTA tangle, and the Nano block-lattice. This may allow a more robust comparison of these data structures to be conducted. </w:t>
      </w:r>
    </w:p>
    <w:p w14:paraId="03E0EAB9" w14:textId="31502C84" w:rsidR="00F25DAD" w:rsidRPr="005042CD" w:rsidRDefault="00F25DAD" w:rsidP="0032086D">
      <w:pPr>
        <w:ind w:firstLine="202"/>
        <w:jc w:val="both"/>
      </w:pPr>
      <w:r w:rsidRPr="005042CD">
        <w:t>Another analysis that could be conducted is testing whether a relaxation of some of the five fundamental properties could lead to an improvement in the technical challenges identified for the blockchain.</w:t>
      </w:r>
      <w:r w:rsidR="00962332" w:rsidRPr="005042CD">
        <w:t xml:space="preserve"> </w:t>
      </w:r>
      <w:r w:rsidR="00296B8D" w:rsidRPr="005042CD">
        <w:t xml:space="preserve">As an example, </w:t>
      </w:r>
      <w:r w:rsidR="0032086D" w:rsidRPr="005042CD">
        <w:t xml:space="preserve">Xu et al. discuss </w:t>
      </w:r>
      <w:r w:rsidR="00B43CAD" w:rsidRPr="005042CD">
        <w:t>transparency</w:t>
      </w:r>
      <w:r w:rsidR="0032086D" w:rsidRPr="005042CD">
        <w:t xml:space="preserve"> in their analysis of different blockchain configurations, “</w:t>
      </w:r>
      <w:r w:rsidR="000B1A6B" w:rsidRPr="005042CD">
        <w:t>u</w:t>
      </w:r>
      <w:r w:rsidR="0032086D" w:rsidRPr="005042CD">
        <w:t xml:space="preserve">sing a public blockchain results in better information transparency and auditability, but sacrifices performance” </w:t>
      </w:r>
      <w:r w:rsidR="000B1A6B" w:rsidRPr="005042CD">
        <w:fldChar w:fldCharType="begin" w:fldLock="1"/>
      </w:r>
      <w:r w:rsidR="00035EC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8","uris":["http://www.mendeley.com/documents/?uuid=be17bd24-fd35-422f-98bb-6f25f92f92e4"]}],"mendeley":{"formattedCitation":"[3, p. 248]","plainTextFormattedCitation":"[3, p. 248]","previouslyFormattedCitation":"[3, p. 248]"},"properties":{"noteIndex":0},"schema":"https://github.com/citation-style-language/schema/raw/master/csl-citation.json"}</w:instrText>
      </w:r>
      <w:r w:rsidR="000B1A6B" w:rsidRPr="005042CD">
        <w:fldChar w:fldCharType="separate"/>
      </w:r>
      <w:r w:rsidR="000B1A6B" w:rsidRPr="005042CD">
        <w:rPr>
          <w:noProof/>
        </w:rPr>
        <w:t>[3, p. 248]</w:t>
      </w:r>
      <w:r w:rsidR="000B1A6B" w:rsidRPr="005042CD">
        <w:fldChar w:fldCharType="end"/>
      </w:r>
      <w:r w:rsidR="000B1A6B" w:rsidRPr="005042CD">
        <w:t>.</w:t>
      </w:r>
      <w:r w:rsidR="00BE0E38" w:rsidRPr="005042CD">
        <w:t xml:space="preserve"> </w:t>
      </w:r>
      <w:r w:rsidR="008C0BE5">
        <w:t>Another fundamental property that could be adjusted to improve some of the quality attributes of distributed ledgers is equal rights. This fundamental property could be adjusted by setting up permissioned ledgers where one or more authorities act as a gate for participation</w:t>
      </w:r>
      <w:r w:rsidR="00035EC1">
        <w:t>. These authorities can decide who has permission to join the network, who has permission to initiate transactions, and who has permission to mine.</w:t>
      </w:r>
      <w:r w:rsidR="008C0BE5">
        <w:t xml:space="preserve"> </w:t>
      </w:r>
      <w:r w:rsidR="00035EC1">
        <w:t xml:space="preserve">Xu et al. explain that “there are often trade-offs between permissioned and permission-less blockchains including transaction processing rate, cost, censorship-resistance, reversibility, finality, and the flexibility in changing and optimizing network rules” </w:t>
      </w:r>
      <w:r w:rsidR="00035EC1">
        <w:fldChar w:fldCharType="begin" w:fldLock="1"/>
      </w:r>
      <w:r w:rsidR="00521FAE">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5","uris":["http://www.mendeley.com/documents/?uuid=be17bd24-fd35-422f-98bb-6f25f92f92e4"]}],"mendeley":{"formattedCitation":"[3, p. 245]","plainTextFormattedCitation":"[3, p. 245]","previouslyFormattedCitation":"[3, p. 245]"},"properties":{"noteIndex":0},"schema":"https://github.com/citation-style-language/schema/raw/master/csl-citation.json"}</w:instrText>
      </w:r>
      <w:r w:rsidR="00035EC1">
        <w:fldChar w:fldCharType="separate"/>
      </w:r>
      <w:r w:rsidR="00035EC1" w:rsidRPr="00035EC1">
        <w:rPr>
          <w:noProof/>
        </w:rPr>
        <w:t>[3, p. 245]</w:t>
      </w:r>
      <w:r w:rsidR="00035EC1">
        <w:fldChar w:fldCharType="end"/>
      </w:r>
      <w:r w:rsidR="00035EC1">
        <w:t>.</w:t>
      </w:r>
    </w:p>
    <w:p w14:paraId="6D598690" w14:textId="60DBCD65" w:rsidR="00F25DAD" w:rsidRPr="005042CD" w:rsidRDefault="001B2EF2" w:rsidP="00FB50B3">
      <w:pPr>
        <w:ind w:firstLine="202"/>
        <w:jc w:val="both"/>
      </w:pPr>
      <w:r w:rsidRPr="005042CD">
        <w:t xml:space="preserve">There are other options of underlying data structures that are being proposed and it would be interesting to compare them as well. Among these are the Hedera Hashgraph </w:t>
      </w:r>
      <w:r w:rsidRPr="005042CD">
        <w:fldChar w:fldCharType="begin" w:fldLock="1"/>
      </w:r>
      <w:r w:rsidR="00F43FFF">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23]","plainTextFormattedCitation":"[23]","previouslyFormattedCitation":"[23]"},"properties":{"noteIndex":0},"schema":"https://github.com/citation-style-language/schema/raw/master/csl-citation.json"}</w:instrText>
      </w:r>
      <w:r w:rsidRPr="005042CD">
        <w:fldChar w:fldCharType="separate"/>
      </w:r>
      <w:r w:rsidR="005E7A5A" w:rsidRPr="005E7A5A">
        <w:rPr>
          <w:noProof/>
        </w:rPr>
        <w:t>[23]</w:t>
      </w:r>
      <w:r w:rsidRPr="005042CD">
        <w:fldChar w:fldCharType="end"/>
      </w:r>
      <w:r w:rsidRPr="005042CD">
        <w:t xml:space="preserve">, proposed by professor </w:t>
      </w:r>
      <w:proofErr w:type="spellStart"/>
      <w:r w:rsidRPr="005042CD">
        <w:t>Leemon</w:t>
      </w:r>
      <w:proofErr w:type="spellEnd"/>
      <w:r w:rsidRPr="005042CD">
        <w:t xml:space="preserve"> Baird, the Avalanche Consensus Protocol </w:t>
      </w:r>
      <w:r w:rsidRPr="005042CD">
        <w:fldChar w:fldCharType="begin" w:fldLock="1"/>
      </w:r>
      <w:r w:rsidR="00F43FFF">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24]","plainTextFormattedCitation":"[24]","previouslyFormattedCitation":"[24]"},"properties":{"noteIndex":0},"schema":"https://github.com/citation-style-language/schema/raw/master/csl-citation.json"}</w:instrText>
      </w:r>
      <w:r w:rsidRPr="005042CD">
        <w:fldChar w:fldCharType="separate"/>
      </w:r>
      <w:r w:rsidR="005E7A5A" w:rsidRPr="005E7A5A">
        <w:rPr>
          <w:noProof/>
        </w:rPr>
        <w:t>[24]</w:t>
      </w:r>
      <w:r w:rsidRPr="005042CD">
        <w:fldChar w:fldCharType="end"/>
      </w:r>
      <w:r w:rsidRPr="005042CD">
        <w:t xml:space="preserve">, promoted by professor </w:t>
      </w:r>
      <w:proofErr w:type="spellStart"/>
      <w:r w:rsidRPr="005042CD">
        <w:t>Emin</w:t>
      </w:r>
      <w:proofErr w:type="spellEnd"/>
      <w:r w:rsidRPr="005042CD">
        <w:t xml:space="preserve"> </w:t>
      </w:r>
      <w:proofErr w:type="spellStart"/>
      <w:r w:rsidRPr="005042CD">
        <w:t>G</w:t>
      </w:r>
      <w:r w:rsidR="005042CD">
        <w:t>ü</w:t>
      </w:r>
      <w:r w:rsidRPr="005042CD">
        <w:t>n</w:t>
      </w:r>
      <w:proofErr w:type="spellEnd"/>
      <w:r w:rsidRPr="005042CD">
        <w:t xml:space="preserve"> </w:t>
      </w:r>
      <w:proofErr w:type="spellStart"/>
      <w:r w:rsidRPr="005042CD">
        <w:t>Sirer</w:t>
      </w:r>
      <w:proofErr w:type="spellEnd"/>
      <w:r w:rsidRPr="005042CD">
        <w:t xml:space="preserve"> of Cornell University</w:t>
      </w:r>
      <w:r w:rsidR="003235CB">
        <w:t xml:space="preserve">, and the </w:t>
      </w:r>
      <w:r w:rsidR="00521FAE">
        <w:t xml:space="preserve">Coda cryptocurrency </w:t>
      </w:r>
      <w:proofErr w:type="spellStart"/>
      <w:r w:rsidR="00521FAE">
        <w:t>procol</w:t>
      </w:r>
      <w:proofErr w:type="spellEnd"/>
      <w:r w:rsidR="00723C64">
        <w:t xml:space="preserve"> </w:t>
      </w:r>
      <w:r w:rsidR="00723C64">
        <w:fldChar w:fldCharType="begin" w:fldLock="1"/>
      </w:r>
      <w:r w:rsidR="00F43FFF">
        <w:instrText>ADDIN CSL_CITATION {"citationItems":[{"id":"ITEM-1","itemData":{"abstract":"We present Coda, the first cryptocurrency protocol that remains decentralized at scale. \" Scalability \" refers to Coda's ability to handle throughput of thousands of transactions per second. \" Decentralization \" refers to the accessibility of verifying the chain state and synchro-nizing as a new user. Synchronizing the chain state with Coda requires receiving less than a megabyte of data, allowing devices like smartphones to securely perform transactions indepen-dent of how long the protocol has been running or how many transactions have been performed. Transactions on Coda can also be verified independent of their complexity, allowing complex computations on its blockchain without burdening the network. Coda achieves these features without sacrificing either scaling or decentralization through the use of recursive composition of zk-SNARKs in a novel architecture that implements a decentralized ledger. The resulting consensus protocol is consistent and responsive as long as at most 1/2 of the mining power is malicious.","author":[{"dropping-particle":"","family":"Meckler","given":"Izaak","non-dropping-particle":"","parse-names":false,"suffix":""},{"dropping-particle":"","family":"Shapiro","given":"Evan","non-dropping-particle":"","parse-names":false,"suffix":""},{"dropping-particle":"","family":"Labs","given":")","non-dropping-particle":"","parse-names":false,"suffix":""}],"id":"ITEM-1","issued":{"date-parts":[["2018"]]},"title":"Coda: Decentralized cryptocurrency at scale","type":"report"},"uris":["http://www.mendeley.com/documents/?uuid=914804db-732a-3bde-8a18-328daee9ee95"]}],"mendeley":{"formattedCitation":"[25]","plainTextFormattedCitation":"[25]","previouslyFormattedCitation":"[25]"},"properties":{"noteIndex":0},"schema":"https://github.com/citation-style-language/schema/raw/master/csl-citation.json"}</w:instrText>
      </w:r>
      <w:r w:rsidR="00723C64">
        <w:fldChar w:fldCharType="separate"/>
      </w:r>
      <w:r w:rsidR="005E7A5A" w:rsidRPr="005E7A5A">
        <w:rPr>
          <w:noProof/>
        </w:rPr>
        <w:t>[25]</w:t>
      </w:r>
      <w:r w:rsidR="00723C64">
        <w:fldChar w:fldCharType="end"/>
      </w:r>
      <w:r w:rsidR="00521FAE">
        <w:t xml:space="preserve"> proposed by </w:t>
      </w:r>
      <w:proofErr w:type="spellStart"/>
      <w:r w:rsidR="00521FAE">
        <w:t>Izaak</w:t>
      </w:r>
      <w:proofErr w:type="spellEnd"/>
      <w:r w:rsidR="00521FAE">
        <w:t xml:space="preserve"> Meckler and Evan Shapiro</w:t>
      </w:r>
      <w:r w:rsidR="00723C64">
        <w:t xml:space="preserve"> at O(1) Labs </w:t>
      </w:r>
      <w:r w:rsidR="00723C64">
        <w:fldChar w:fldCharType="begin" w:fldLock="1"/>
      </w:r>
      <w:r w:rsidR="00F43FFF">
        <w:instrText>ADDIN CSL_CITATION {"citationItems":[{"id":"ITEM-1","itemData":{"URL":"https://o1labs.org/","author":[{"dropping-particle":"","family":"The O(1) Team","given":"","non-dropping-particle":"","parse-names":false,"suffix":""}],"id":"ITEM-1","issued":{"date-parts":[["0"]]},"title":"O(1) Labs","type":"webpage"},"uris":["http://www.mendeley.com/documents/?uuid=6e62cea7-c381-4508-bc26-5cf2853e9d22"]}],"mendeley":{"formattedCitation":"[26]","plainTextFormattedCitation":"[26]","previouslyFormattedCitation":"[26]"},"properties":{"noteIndex":0},"schema":"https://github.com/citation-style-language/schema/raw/master/csl-citation.json"}</w:instrText>
      </w:r>
      <w:r w:rsidR="00723C64">
        <w:fldChar w:fldCharType="separate"/>
      </w:r>
      <w:r w:rsidR="005E7A5A" w:rsidRPr="005E7A5A">
        <w:rPr>
          <w:noProof/>
        </w:rPr>
        <w:t>[26]</w:t>
      </w:r>
      <w:r w:rsidR="00723C64">
        <w:fldChar w:fldCharType="end"/>
      </w:r>
      <w:r w:rsidR="00521FAE">
        <w:t>.</w:t>
      </w:r>
    </w:p>
    <w:p w14:paraId="23092E17" w14:textId="1EE79998" w:rsidR="006C2414" w:rsidRPr="005042CD" w:rsidRDefault="005E377F" w:rsidP="006C2414">
      <w:pPr>
        <w:pStyle w:val="Heading1"/>
      </w:pPr>
      <w:r w:rsidRPr="005042CD">
        <w:t>Conclusions</w:t>
      </w:r>
      <w:bookmarkEnd w:id="70"/>
    </w:p>
    <w:p w14:paraId="799932BC" w14:textId="1F01F542" w:rsidR="006C2414" w:rsidRPr="005042CD" w:rsidRDefault="006C2414" w:rsidP="006C2414">
      <w:pPr>
        <w:ind w:firstLine="202"/>
        <w:jc w:val="both"/>
      </w:pPr>
      <w:r w:rsidRPr="005042CD">
        <w:t>Research on distributed ledger technology has risen in the recent past and various alternatives</w:t>
      </w:r>
      <w:r w:rsidR="00A06273" w:rsidRPr="005042CD">
        <w:t xml:space="preserve"> of underlying structures </w:t>
      </w:r>
      <w:r w:rsidR="00C01B14" w:rsidRPr="005042CD">
        <w:t>for</w:t>
      </w:r>
      <w:r w:rsidR="00A06273" w:rsidRPr="005042CD">
        <w:t xml:space="preserve"> </w:t>
      </w:r>
      <w:r w:rsidR="00A06273" w:rsidRPr="005042CD">
        <w:lastRenderedPageBreak/>
        <w:t>this technology have been proposed.</w:t>
      </w:r>
      <w:r w:rsidR="00791928" w:rsidRPr="005042CD">
        <w:t xml:space="preserve"> </w:t>
      </w:r>
      <w:r w:rsidR="00056EC2" w:rsidRPr="005042CD">
        <w:t xml:space="preserve">The aim of this thesis </w:t>
      </w:r>
      <w:r w:rsidR="002060C4">
        <w:t>is</w:t>
      </w:r>
      <w:r w:rsidR="00056EC2" w:rsidRPr="005042CD">
        <w:t xml:space="preserve"> to </w:t>
      </w:r>
      <w:r w:rsidR="00186DCF" w:rsidRPr="005042CD">
        <w:t>address</w:t>
      </w:r>
      <w:r w:rsidR="00056EC2" w:rsidRPr="005042CD">
        <w:t xml:space="preserve"> the optimality</w:t>
      </w:r>
      <w:r w:rsidR="004948BE" w:rsidRPr="005042CD">
        <w:t xml:space="preserve"> of different alternatives</w:t>
      </w:r>
      <w:r w:rsidR="00A8287C">
        <w:t>,</w:t>
      </w:r>
      <w:r w:rsidR="004948BE" w:rsidRPr="005042CD">
        <w:t xml:space="preserve"> </w:t>
      </w:r>
      <w:r w:rsidR="00186DCF" w:rsidRPr="005042CD">
        <w:t>by determining if and how they guarantee the fundamental properties of blockchains and if they can respond to</w:t>
      </w:r>
      <w:r w:rsidR="00A8287C">
        <w:t xml:space="preserve"> some of</w:t>
      </w:r>
      <w:r w:rsidR="00186DCF" w:rsidRPr="005042CD">
        <w:t xml:space="preserve"> the technical challenges identified for blockchains.</w:t>
      </w:r>
    </w:p>
    <w:p w14:paraId="6FD051ED" w14:textId="25E604A8" w:rsidR="00186DCF" w:rsidRPr="005042CD" w:rsidRDefault="00186DCF" w:rsidP="006C2414">
      <w:pPr>
        <w:ind w:firstLine="202"/>
        <w:jc w:val="both"/>
      </w:pPr>
      <w:r w:rsidRPr="005042CD">
        <w:t xml:space="preserve">A qualitative analysis allowed us to show that the tangle and the block-lattice guarantee the fundamental properties, and they even </w:t>
      </w:r>
      <w:r w:rsidR="00CC44E3" w:rsidRPr="005042CD">
        <w:t>exceed the blockchain in guaranteeing equal rights for the participants in the system. A quantitative analysis allowed us to show that there is a trade</w:t>
      </w:r>
      <w:r w:rsidR="002E5EFA">
        <w:t>-</w:t>
      </w:r>
      <w:r w:rsidR="00CC44E3" w:rsidRPr="005042CD">
        <w:t xml:space="preserve">off between the blockchain and the block-lattice since the blockchain has lower </w:t>
      </w:r>
      <w:r w:rsidR="003C24F8" w:rsidRPr="005042CD">
        <w:t>latency,</w:t>
      </w:r>
      <w:r w:rsidR="00CC44E3" w:rsidRPr="005042CD">
        <w:t xml:space="preserve"> but the block-lattice has a higher throughput.</w:t>
      </w:r>
      <w:r w:rsidR="00E827DE" w:rsidRPr="005042CD">
        <w:t xml:space="preserve"> The quantitative analysis allowed us to have evidence to classify the three data structures </w:t>
      </w:r>
      <w:r w:rsidR="001626F4" w:rsidRPr="005042CD">
        <w:t>according to their impact on key quality attributes for distributed ledger technology.</w:t>
      </w:r>
    </w:p>
    <w:p w14:paraId="70515DD5" w14:textId="5254BD53" w:rsidR="008F594A" w:rsidRPr="005042CD" w:rsidRDefault="00E97402" w:rsidP="005F685C">
      <w:pPr>
        <w:pStyle w:val="ReferenceHead"/>
      </w:pPr>
      <w:r w:rsidRPr="005042CD">
        <w:t>References</w:t>
      </w:r>
    </w:p>
    <w:p w14:paraId="161D3045" w14:textId="22808F56" w:rsidR="00F43FFF" w:rsidRPr="00F43FFF" w:rsidRDefault="004933D4" w:rsidP="00F43FFF">
      <w:pPr>
        <w:widowControl w:val="0"/>
        <w:autoSpaceDE w:val="0"/>
        <w:autoSpaceDN w:val="0"/>
        <w:adjustRightInd w:val="0"/>
        <w:ind w:left="640" w:hanging="640"/>
        <w:rPr>
          <w:rFonts w:ascii="Times-Roman" w:hAnsi="Times-Roman"/>
          <w:noProof/>
        </w:rPr>
      </w:pPr>
      <w:r w:rsidRPr="005042CD">
        <w:rPr>
          <w:rFonts w:ascii="Times-Roman" w:hAnsi="Times-Roman" w:cs="Times-Roman"/>
        </w:rPr>
        <w:fldChar w:fldCharType="begin" w:fldLock="1"/>
      </w:r>
      <w:r w:rsidRPr="005042CD">
        <w:rPr>
          <w:rFonts w:ascii="Times-Roman" w:hAnsi="Times-Roman" w:cs="Times-Roman"/>
        </w:rPr>
        <w:instrText xml:space="preserve">ADDIN Mendeley Bibliography CSL_BIBLIOGRAPHY </w:instrText>
      </w:r>
      <w:r w:rsidRPr="005042CD">
        <w:rPr>
          <w:rFonts w:ascii="Times-Roman" w:hAnsi="Times-Roman" w:cs="Times-Roman"/>
        </w:rPr>
        <w:fldChar w:fldCharType="separate"/>
      </w:r>
      <w:r w:rsidR="00F43FFF" w:rsidRPr="00F43FFF">
        <w:rPr>
          <w:rFonts w:ascii="Times-Roman" w:hAnsi="Times-Roman"/>
          <w:noProof/>
        </w:rPr>
        <w:t>[1]</w:t>
      </w:r>
      <w:r w:rsidR="00F43FFF" w:rsidRPr="00F43FFF">
        <w:rPr>
          <w:rFonts w:ascii="Times-Roman" w:hAnsi="Times-Roman"/>
          <w:noProof/>
        </w:rPr>
        <w:tab/>
        <w:t>UK Government - Office for Science, “Distributed Ledger Technology: beyond block chain,” London, 2016.</w:t>
      </w:r>
    </w:p>
    <w:p w14:paraId="78D193DD"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2]</w:t>
      </w:r>
      <w:r w:rsidRPr="00F43FFF">
        <w:rPr>
          <w:rFonts w:ascii="Times-Roman" w:hAnsi="Times-Roman"/>
          <w:noProof/>
        </w:rPr>
        <w:tab/>
        <w:t>S. Nakamoto, “Bitcoin: A peer-to-peer electronic cash system.” 2009.</w:t>
      </w:r>
    </w:p>
    <w:p w14:paraId="1B228C75"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3]</w:t>
      </w:r>
      <w:r w:rsidRPr="00F43FFF">
        <w:rPr>
          <w:rFonts w:ascii="Times-Roman" w:hAnsi="Times-Roman"/>
          <w:noProof/>
        </w:rPr>
        <w:tab/>
        <w:t xml:space="preserve">X. Xu </w:t>
      </w:r>
      <w:r w:rsidRPr="00F43FFF">
        <w:rPr>
          <w:rFonts w:ascii="Times-Roman" w:hAnsi="Times-Roman"/>
          <w:i/>
          <w:iCs/>
          <w:noProof/>
        </w:rPr>
        <w:t>et al.</w:t>
      </w:r>
      <w:r w:rsidRPr="00F43FFF">
        <w:rPr>
          <w:rFonts w:ascii="Times-Roman" w:hAnsi="Times-Roman"/>
          <w:noProof/>
        </w:rPr>
        <w:t xml:space="preserve">, “A Taxonomy of Blockchain-Based Systems for Architecture Design,” in </w:t>
      </w:r>
      <w:r w:rsidRPr="00F43FFF">
        <w:rPr>
          <w:rFonts w:ascii="Times-Roman" w:hAnsi="Times-Roman"/>
          <w:i/>
          <w:iCs/>
          <w:noProof/>
        </w:rPr>
        <w:t>2017 IEEE International Conference on Software Architecture (ICSA)</w:t>
      </w:r>
      <w:r w:rsidRPr="00F43FFF">
        <w:rPr>
          <w:rFonts w:ascii="Times-Roman" w:hAnsi="Times-Roman"/>
          <w:noProof/>
        </w:rPr>
        <w:t>, 2017, pp. 243–252.</w:t>
      </w:r>
    </w:p>
    <w:p w14:paraId="1773320F"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4]</w:t>
      </w:r>
      <w:r w:rsidRPr="00F43FFF">
        <w:rPr>
          <w:rFonts w:ascii="Times-Roman" w:hAnsi="Times-Roman"/>
          <w:noProof/>
        </w:rPr>
        <w:tab/>
        <w:t>S. Popov, “The Tangle,” 2018.</w:t>
      </w:r>
    </w:p>
    <w:p w14:paraId="39541CDA"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5]</w:t>
      </w:r>
      <w:r w:rsidRPr="00F43FFF">
        <w:rPr>
          <w:rFonts w:ascii="Times-Roman" w:hAnsi="Times-Roman"/>
          <w:noProof/>
        </w:rPr>
        <w:tab/>
        <w:t xml:space="preserve">C. Lemahieu, “Nano: A Feeless Distributed Cryptocurrency Network,” </w:t>
      </w:r>
      <w:r w:rsidRPr="00F43FFF">
        <w:rPr>
          <w:rFonts w:ascii="Times-Roman" w:hAnsi="Times-Roman"/>
          <w:i/>
          <w:iCs/>
          <w:noProof/>
        </w:rPr>
        <w:t>White Pap.</w:t>
      </w:r>
      <w:r w:rsidRPr="00F43FFF">
        <w:rPr>
          <w:rFonts w:ascii="Times-Roman" w:hAnsi="Times-Roman"/>
          <w:noProof/>
        </w:rPr>
        <w:t>, 2018.</w:t>
      </w:r>
    </w:p>
    <w:p w14:paraId="6AE3A1E6"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6]</w:t>
      </w:r>
      <w:r w:rsidRPr="00F43FFF">
        <w:rPr>
          <w:rFonts w:ascii="Times-Roman" w:hAnsi="Times-Roman"/>
          <w:noProof/>
        </w:rPr>
        <w:tab/>
        <w:t xml:space="preserve">M. Swan, </w:t>
      </w:r>
      <w:r w:rsidRPr="00F43FFF">
        <w:rPr>
          <w:rFonts w:ascii="Times-Roman" w:hAnsi="Times-Roman"/>
          <w:i/>
          <w:iCs/>
          <w:noProof/>
        </w:rPr>
        <w:t>Blockchain</w:t>
      </w:r>
      <w:r w:rsidRPr="00F43FFF">
        <w:rPr>
          <w:i/>
          <w:iCs/>
          <w:noProof/>
        </w:rPr>
        <w:t> </w:t>
      </w:r>
      <w:r w:rsidRPr="00F43FFF">
        <w:rPr>
          <w:rFonts w:ascii="Times-Roman" w:hAnsi="Times-Roman"/>
          <w:i/>
          <w:iCs/>
          <w:noProof/>
        </w:rPr>
        <w:t>: blueprint for a new economy</w:t>
      </w:r>
      <w:r w:rsidRPr="00F43FFF">
        <w:rPr>
          <w:rFonts w:ascii="Times-Roman" w:hAnsi="Times-Roman"/>
          <w:noProof/>
        </w:rPr>
        <w:t>. Sebastopol, Calif.: O’Reilly Media, 2015.</w:t>
      </w:r>
    </w:p>
    <w:p w14:paraId="39C6D211"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7]</w:t>
      </w:r>
      <w:r w:rsidRPr="00F43FFF">
        <w:rPr>
          <w:rFonts w:ascii="Times-Roman" w:hAnsi="Times-Roman"/>
          <w:noProof/>
        </w:rPr>
        <w:tab/>
        <w:t xml:space="preserve">K. Petersen, R. Feldt, S. Mujtaba, and M. Mattsson, “Systematic Mapping Studies in Software Engineering,” in </w:t>
      </w:r>
      <w:r w:rsidRPr="00F43FFF">
        <w:rPr>
          <w:rFonts w:ascii="Times-Roman" w:hAnsi="Times-Roman"/>
          <w:i/>
          <w:iCs/>
          <w:noProof/>
        </w:rPr>
        <w:t>Proceedings of the 12th International Conference on Evaluation and Assessment in Software Engineering</w:t>
      </w:r>
      <w:r w:rsidRPr="00F43FFF">
        <w:rPr>
          <w:rFonts w:ascii="Times-Roman" w:hAnsi="Times-Roman"/>
          <w:noProof/>
        </w:rPr>
        <w:t>, 2008, pp. 68–77.</w:t>
      </w:r>
    </w:p>
    <w:p w14:paraId="1B75A407"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8]</w:t>
      </w:r>
      <w:r w:rsidRPr="00F43FFF">
        <w:rPr>
          <w:rFonts w:ascii="Times-Roman" w:hAnsi="Times-Roman"/>
          <w:noProof/>
        </w:rPr>
        <w:tab/>
        <w:t>B. Kitchenham, “Procedures for Performing Systematic Reviews,” Department of Computer Science, Keele University, UK, 2004.</w:t>
      </w:r>
    </w:p>
    <w:p w14:paraId="0B226FD2"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9]</w:t>
      </w:r>
      <w:r w:rsidRPr="00F43FFF">
        <w:rPr>
          <w:rFonts w:ascii="Times-Roman" w:hAnsi="Times-Roman"/>
          <w:noProof/>
        </w:rPr>
        <w:tab/>
        <w:t xml:space="preserve">J. Yli-Huumo, D. Ko, S. Choi, S. Park, and K. Smolander, “Where Is Current Research on Blockchain Technology?—A Systematic Review,” </w:t>
      </w:r>
      <w:r w:rsidRPr="00F43FFF">
        <w:rPr>
          <w:rFonts w:ascii="Times-Roman" w:hAnsi="Times-Roman"/>
          <w:i/>
          <w:iCs/>
          <w:noProof/>
        </w:rPr>
        <w:t>PLoS One</w:t>
      </w:r>
      <w:r w:rsidRPr="00F43FFF">
        <w:rPr>
          <w:rFonts w:ascii="Times-Roman" w:hAnsi="Times-Roman"/>
          <w:noProof/>
        </w:rPr>
        <w:t>, vol. 11, no. 10, pp. 1–27, 2016.</w:t>
      </w:r>
    </w:p>
    <w:p w14:paraId="43288582"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10]</w:t>
      </w:r>
      <w:r w:rsidRPr="00F43FFF">
        <w:rPr>
          <w:rFonts w:ascii="Times-Roman" w:hAnsi="Times-Roman"/>
          <w:noProof/>
        </w:rPr>
        <w:tab/>
        <w:t xml:space="preserve">P. Rimba, A. B. Tran, I. Weber, M. Staples, A. Ponomarev, and X. Xu, “Quantifying the Cost of Distrust: Comparing Blockchain and Cloud Services for Business Process Execution,” </w:t>
      </w:r>
      <w:r w:rsidRPr="00F43FFF">
        <w:rPr>
          <w:rFonts w:ascii="Times-Roman" w:hAnsi="Times-Roman"/>
          <w:i/>
          <w:iCs/>
          <w:noProof/>
        </w:rPr>
        <w:t>Inf. Syst. Front.</w:t>
      </w:r>
      <w:r w:rsidRPr="00F43FFF">
        <w:rPr>
          <w:rFonts w:ascii="Times-Roman" w:hAnsi="Times-Roman"/>
          <w:noProof/>
        </w:rPr>
        <w:t>, Aug. 2018.</w:t>
      </w:r>
    </w:p>
    <w:p w14:paraId="0496AB3D"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11]</w:t>
      </w:r>
      <w:r w:rsidRPr="00F43FFF">
        <w:rPr>
          <w:rFonts w:ascii="Times-Roman" w:hAnsi="Times-Roman"/>
          <w:noProof/>
        </w:rPr>
        <w:tab/>
        <w:t xml:space="preserve">I. Singh and S.-W. Lee, “Comparative Requirements Analysis for the Feasibility of Blockchain for Secure Cloud,” in </w:t>
      </w:r>
      <w:r w:rsidRPr="00F43FFF">
        <w:rPr>
          <w:rFonts w:ascii="Times-Roman" w:hAnsi="Times-Roman"/>
          <w:i/>
          <w:iCs/>
          <w:noProof/>
        </w:rPr>
        <w:t>Requirements Engineering for Internet of Things</w:t>
      </w:r>
      <w:r w:rsidRPr="00F43FFF">
        <w:rPr>
          <w:rFonts w:ascii="Times-Roman" w:hAnsi="Times-Roman"/>
          <w:noProof/>
        </w:rPr>
        <w:t>, 2018, pp. 57–72.</w:t>
      </w:r>
    </w:p>
    <w:p w14:paraId="233402ED"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12]</w:t>
      </w:r>
      <w:r w:rsidRPr="00F43FFF">
        <w:rPr>
          <w:rFonts w:ascii="Times-Roman" w:hAnsi="Times-Roman"/>
          <w:noProof/>
        </w:rPr>
        <w:tab/>
        <w:t xml:space="preserve">T. T. A. Dinh, R. Liu, M. Zhang, G. Chen, B. C. Ooi, and J. Wang, “Untangling Blockchain: A Data Processing View of Blockchain Systems,” </w:t>
      </w:r>
      <w:r w:rsidRPr="00F43FFF">
        <w:rPr>
          <w:rFonts w:ascii="Times-Roman" w:hAnsi="Times-Roman"/>
          <w:i/>
          <w:iCs/>
          <w:noProof/>
        </w:rPr>
        <w:t>IEEE Trans. Knowl. Data Eng.</w:t>
      </w:r>
      <w:r w:rsidRPr="00F43FFF">
        <w:rPr>
          <w:rFonts w:ascii="Times-Roman" w:hAnsi="Times-Roman"/>
          <w:noProof/>
        </w:rPr>
        <w:t>, vol. 30, no. 7, pp. 1366–1385, Jul. 2018.</w:t>
      </w:r>
    </w:p>
    <w:p w14:paraId="1D6107AE"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13]</w:t>
      </w:r>
      <w:r w:rsidRPr="00F43FFF">
        <w:rPr>
          <w:rFonts w:ascii="Times-Roman" w:hAnsi="Times-Roman"/>
          <w:noProof/>
        </w:rPr>
        <w:tab/>
        <w:t>Stack Overflow, “Stack Overflow’s Annual Developer Survey for 2019,” 2019.</w:t>
      </w:r>
    </w:p>
    <w:p w14:paraId="2E705FED"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14]</w:t>
      </w:r>
      <w:r w:rsidRPr="00F43FFF">
        <w:rPr>
          <w:rFonts w:ascii="Times-Roman" w:hAnsi="Times-Roman"/>
          <w:noProof/>
        </w:rPr>
        <w:tab/>
        <w:t xml:space="preserve">D. Mingxiao, M. Xiaofeng, Z. Zhe, W. Xiangwei, and C. Qijun, “A review on consensus algorithm of blockchain,” in </w:t>
      </w:r>
      <w:r w:rsidRPr="00F43FFF">
        <w:rPr>
          <w:rFonts w:ascii="Times-Roman" w:hAnsi="Times-Roman"/>
          <w:i/>
          <w:iCs/>
          <w:noProof/>
        </w:rPr>
        <w:t>2017 IEEE International Conference on Systems, Man, and Cybernetics (SMC)</w:t>
      </w:r>
      <w:r w:rsidRPr="00F43FFF">
        <w:rPr>
          <w:rFonts w:ascii="Times-Roman" w:hAnsi="Times-Roman"/>
          <w:noProof/>
        </w:rPr>
        <w:t>, 2017, pp. 2567–2572.</w:t>
      </w:r>
    </w:p>
    <w:p w14:paraId="281CC60A"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15]</w:t>
      </w:r>
      <w:r w:rsidRPr="00F43FFF">
        <w:rPr>
          <w:rFonts w:ascii="Times-Roman" w:hAnsi="Times-Roman"/>
          <w:noProof/>
        </w:rPr>
        <w:tab/>
        <w:t>The Iota Team, “Tangle visualization.” [Online]. Available: https://github.com/iotaledger/iotavisualization.</w:t>
      </w:r>
    </w:p>
    <w:p w14:paraId="72E63749"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16]</w:t>
      </w:r>
      <w:r w:rsidRPr="00F43FFF">
        <w:rPr>
          <w:rFonts w:ascii="Times-Roman" w:hAnsi="Times-Roman"/>
          <w:noProof/>
        </w:rPr>
        <w:tab/>
        <w:t>“The Go Programming Language - Documentation.” [Online]. Available: https://golang.org/doc/.</w:t>
      </w:r>
    </w:p>
    <w:p w14:paraId="04E3DA91"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17]</w:t>
      </w:r>
      <w:r w:rsidRPr="00F43FFF">
        <w:rPr>
          <w:rFonts w:ascii="Times-Roman" w:hAnsi="Times-Roman"/>
          <w:noProof/>
        </w:rPr>
        <w:tab/>
        <w:t>“A Tour of Go - Goroutines.” [Online]. Available: https://tour.golang.org/concurrency/1.</w:t>
      </w:r>
    </w:p>
    <w:p w14:paraId="3444A7A5"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18]</w:t>
      </w:r>
      <w:r w:rsidRPr="00F43FFF">
        <w:rPr>
          <w:rFonts w:ascii="Times-Roman" w:hAnsi="Times-Roman"/>
          <w:noProof/>
        </w:rPr>
        <w:tab/>
        <w:t>“A Tour of Go - Channels.” [Online]. Available: https://tour.golang.org/concurrency/2.</w:t>
      </w:r>
    </w:p>
    <w:p w14:paraId="48E03CE8"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19]</w:t>
      </w:r>
      <w:r w:rsidRPr="00F43FFF">
        <w:rPr>
          <w:rFonts w:ascii="Times-Roman" w:hAnsi="Times-Roman"/>
          <w:noProof/>
        </w:rPr>
        <w:tab/>
        <w:t>The Perlin Team, “The Noise Book.” [Online]. Available: https://perlin-network.github.io/noise/noise.html.</w:t>
      </w:r>
    </w:p>
    <w:p w14:paraId="5D8D738F"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20]</w:t>
      </w:r>
      <w:r w:rsidRPr="00F43FFF">
        <w:rPr>
          <w:rFonts w:ascii="Times-Roman" w:hAnsi="Times-Roman"/>
          <w:noProof/>
        </w:rPr>
        <w:tab/>
        <w:t>The Perlin Team, “Perlin.” [Online]. Available: https://www.perlin.net/.</w:t>
      </w:r>
    </w:p>
    <w:p w14:paraId="169728A4"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21]</w:t>
      </w:r>
      <w:r w:rsidRPr="00F43FFF">
        <w:rPr>
          <w:rFonts w:ascii="Times-Roman" w:hAnsi="Times-Roman"/>
          <w:noProof/>
        </w:rPr>
        <w:tab/>
        <w:t xml:space="preserve">Coral Health, “Code a simple P2P blockchain in Go!,” </w:t>
      </w:r>
      <w:r w:rsidRPr="00F43FFF">
        <w:rPr>
          <w:rFonts w:ascii="Times-Roman" w:hAnsi="Times-Roman"/>
          <w:i/>
          <w:iCs/>
          <w:noProof/>
        </w:rPr>
        <w:t>Medium</w:t>
      </w:r>
      <w:r w:rsidRPr="00F43FFF">
        <w:rPr>
          <w:rFonts w:ascii="Times-Roman" w:hAnsi="Times-Roman"/>
          <w:noProof/>
        </w:rPr>
        <w:t>, 2018. [Online]. Available: https://medium.com/@mycoralhealth/code-a-simple-p2p-blockchain-in-go-46662601f417.</w:t>
      </w:r>
    </w:p>
    <w:p w14:paraId="3FFEE070"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22]</w:t>
      </w:r>
      <w:r w:rsidRPr="00F43FFF">
        <w:rPr>
          <w:rFonts w:ascii="Times-Roman" w:hAnsi="Times-Roman"/>
          <w:noProof/>
        </w:rPr>
        <w:tab/>
        <w:t>The Nano Team, “About Nano.” [Online]. Available: https://nano.org/en/about/.</w:t>
      </w:r>
    </w:p>
    <w:p w14:paraId="2FF4FFC1"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23]</w:t>
      </w:r>
      <w:r w:rsidRPr="00F43FFF">
        <w:rPr>
          <w:rFonts w:ascii="Times-Roman" w:hAnsi="Times-Roman"/>
          <w:noProof/>
        </w:rPr>
        <w:tab/>
        <w:t>L. Baird, “The SWIRLDS Hashgraph Consensus Algorithm: Fair, Fast, Byzantine Fault Tolerance,” 2016.</w:t>
      </w:r>
    </w:p>
    <w:p w14:paraId="65046B7F"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24]</w:t>
      </w:r>
      <w:r w:rsidRPr="00F43FFF">
        <w:rPr>
          <w:rFonts w:ascii="Times-Roman" w:hAnsi="Times-Roman"/>
          <w:noProof/>
        </w:rPr>
        <w:tab/>
        <w:t>Team Rocket, “Snowflake to Avalanche: A Novel Metastable Consensus Protocol Family for Cryptocurrencies,” 2018.</w:t>
      </w:r>
    </w:p>
    <w:p w14:paraId="759CE5EA"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25]</w:t>
      </w:r>
      <w:r w:rsidRPr="00F43FFF">
        <w:rPr>
          <w:rFonts w:ascii="Times-Roman" w:hAnsi="Times-Roman"/>
          <w:noProof/>
        </w:rPr>
        <w:tab/>
        <w:t>I. Meckler, E. Shapiro, and ) Labs, “Coda: Decentralized cryptocurrency at scale,” 2018.</w:t>
      </w:r>
    </w:p>
    <w:p w14:paraId="1F2D28BD" w14:textId="77777777" w:rsidR="00F43FFF" w:rsidRPr="00F43FFF" w:rsidRDefault="00F43FFF" w:rsidP="00F43FFF">
      <w:pPr>
        <w:widowControl w:val="0"/>
        <w:autoSpaceDE w:val="0"/>
        <w:autoSpaceDN w:val="0"/>
        <w:adjustRightInd w:val="0"/>
        <w:ind w:left="640" w:hanging="640"/>
        <w:rPr>
          <w:rFonts w:ascii="Times-Roman" w:hAnsi="Times-Roman"/>
          <w:noProof/>
        </w:rPr>
      </w:pPr>
      <w:r w:rsidRPr="00F43FFF">
        <w:rPr>
          <w:rFonts w:ascii="Times-Roman" w:hAnsi="Times-Roman"/>
          <w:noProof/>
        </w:rPr>
        <w:t>[26]</w:t>
      </w:r>
      <w:r w:rsidRPr="00F43FFF">
        <w:rPr>
          <w:rFonts w:ascii="Times-Roman" w:hAnsi="Times-Roman"/>
          <w:noProof/>
        </w:rPr>
        <w:tab/>
        <w:t>The O(1) Team, “O(1) Labs.” [Online]. Available: https://o1labs.org/.</w:t>
      </w:r>
    </w:p>
    <w:p w14:paraId="7C89B6FA" w14:textId="6B637E98" w:rsidR="008F594A" w:rsidRPr="005042CD" w:rsidRDefault="004933D4" w:rsidP="00F43FFF">
      <w:pPr>
        <w:widowControl w:val="0"/>
        <w:autoSpaceDE w:val="0"/>
        <w:autoSpaceDN w:val="0"/>
        <w:adjustRightInd w:val="0"/>
        <w:ind w:left="640" w:hanging="640"/>
        <w:rPr>
          <w:rFonts w:ascii="Times-Roman" w:hAnsi="Times-Roman" w:cs="Times-Roman"/>
        </w:rPr>
      </w:pPr>
      <w:r w:rsidRPr="005042CD">
        <w:rPr>
          <w:rFonts w:ascii="Times-Roman" w:hAnsi="Times-Roman" w:cs="Times-Roman"/>
        </w:rPr>
        <w:fldChar w:fldCharType="end"/>
      </w:r>
    </w:p>
    <w:p w14:paraId="1254909A" w14:textId="38834030" w:rsidR="000262E1" w:rsidRPr="005042CD" w:rsidRDefault="000262E1" w:rsidP="00E96A3A">
      <w:pPr>
        <w:autoSpaceDE w:val="0"/>
        <w:autoSpaceDN w:val="0"/>
        <w:adjustRightInd w:val="0"/>
        <w:jc w:val="both"/>
        <w:rPr>
          <w:rFonts w:ascii="Times-Roman" w:hAnsi="Times-Roman" w:cs="Times-Roman"/>
        </w:rPr>
        <w:sectPr w:rsidR="000262E1" w:rsidRPr="005042CD" w:rsidSect="00837E47">
          <w:headerReference w:type="default" r:id="rId20"/>
          <w:type w:val="continuous"/>
          <w:pgSz w:w="12240" w:h="15840" w:code="1"/>
          <w:pgMar w:top="1008" w:right="936" w:bottom="1008" w:left="936" w:header="432" w:footer="432" w:gutter="0"/>
          <w:cols w:num="2" w:space="288"/>
        </w:sectPr>
      </w:pPr>
    </w:p>
    <w:p w14:paraId="36F86F84" w14:textId="77777777" w:rsidR="0037551B" w:rsidRPr="005042CD" w:rsidRDefault="0037551B" w:rsidP="009F40FB">
      <w:pPr>
        <w:pStyle w:val="FigureCaption"/>
        <w:rPr>
          <w:sz w:val="20"/>
          <w:szCs w:val="20"/>
        </w:rPr>
      </w:pPr>
    </w:p>
    <w:sectPr w:rsidR="0037551B" w:rsidRPr="005042CD"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A0391A" w14:textId="77777777" w:rsidR="00722915" w:rsidRDefault="00722915">
      <w:r>
        <w:separator/>
      </w:r>
    </w:p>
  </w:endnote>
  <w:endnote w:type="continuationSeparator" w:id="0">
    <w:p w14:paraId="691AC727" w14:textId="77777777" w:rsidR="00722915" w:rsidRDefault="007229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9F" w:csb1="00000000"/>
  </w:font>
  <w:font w:name="Formata-Regular">
    <w:altName w:val="Times New Roman"/>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3DB24B" w14:textId="77777777" w:rsidR="00722915" w:rsidRDefault="00722915"/>
  </w:footnote>
  <w:footnote w:type="continuationSeparator" w:id="0">
    <w:p w14:paraId="3CC209ED" w14:textId="77777777" w:rsidR="00722915" w:rsidRDefault="00722915">
      <w:r>
        <w:continuationSeparator/>
      </w:r>
    </w:p>
  </w:footnote>
  <w:footnote w:id="1">
    <w:p w14:paraId="1F2F6450" w14:textId="3B31A596" w:rsidR="00344A38" w:rsidRDefault="00344A38" w:rsidP="00C1280E">
      <w:pPr>
        <w:pStyle w:val="FootnoteText"/>
        <w:jc w:val="left"/>
      </w:pPr>
      <w:r>
        <w:t xml:space="preserve">S. Sanchez is with the Department of Systems and Computer Engineering, Universidad de </w:t>
      </w:r>
      <w:proofErr w:type="spellStart"/>
      <w:r>
        <w:t>los</w:t>
      </w:r>
      <w:proofErr w:type="spellEnd"/>
      <w:r>
        <w:t xml:space="preserve"> Andes, Bogota, Colombia (e-mail: s.sanchez@uniandes.edu.co).</w:t>
      </w:r>
    </w:p>
    <w:p w14:paraId="3BB80BC9" w14:textId="5003E2F9" w:rsidR="00344A38" w:rsidRDefault="00344A38" w:rsidP="00C1280E">
      <w:pPr>
        <w:pStyle w:val="FootnoteText"/>
        <w:jc w:val="left"/>
      </w:pPr>
      <w:r>
        <w:t xml:space="preserve">N. Cardozo is with the Department of Systems and Computer Engineering, Universidad de </w:t>
      </w:r>
      <w:proofErr w:type="spellStart"/>
      <w:r>
        <w:t>los</w:t>
      </w:r>
      <w:proofErr w:type="spellEnd"/>
      <w:r>
        <w:t xml:space="preserve"> Andes, Bogota, Colombia (e-mail: n.cardozo@uniandes.edu.co).</w:t>
      </w:r>
    </w:p>
  </w:footnote>
  <w:footnote w:id="2">
    <w:p w14:paraId="246C15CD" w14:textId="77777777" w:rsidR="001C6B93" w:rsidRPr="001C6B93" w:rsidRDefault="001C6B93" w:rsidP="001C6B93">
      <w:pPr>
        <w:pStyle w:val="FootnoteText"/>
      </w:pPr>
      <w:r>
        <w:rPr>
          <w:rStyle w:val="FootnoteReference"/>
        </w:rPr>
        <w:footnoteRef/>
      </w:r>
      <w:r>
        <w:t xml:space="preserve"> </w:t>
      </w:r>
      <w:hyperlink r:id="rId1" w:history="1">
        <w:r w:rsidRPr="001C6B93">
          <w:rPr>
            <w:rStyle w:val="Hyperlink"/>
          </w:rPr>
          <w:t>https://golang.org/</w:t>
        </w:r>
      </w:hyperlink>
    </w:p>
    <w:p w14:paraId="78394BA4" w14:textId="328AEDFE" w:rsidR="001C6B93" w:rsidRDefault="001C6B9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344A38" w:rsidRPr="00FB7149" w:rsidRDefault="00344A38">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344A38" w:rsidRPr="006034BC" w:rsidRDefault="00344A38">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5F9EA676"/>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827EB974"/>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2D40363E"/>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07245836"/>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8"/>
  </w:num>
  <w:num w:numId="3">
    <w:abstractNumId w:val="13"/>
  </w:num>
  <w:num w:numId="4">
    <w:abstractNumId w:val="9"/>
  </w:num>
  <w:num w:numId="5">
    <w:abstractNumId w:val="7"/>
  </w:num>
  <w:num w:numId="6">
    <w:abstractNumId w:val="15"/>
  </w:num>
  <w:num w:numId="7">
    <w:abstractNumId w:val="11"/>
  </w:num>
  <w:num w:numId="8">
    <w:abstractNumId w:val="5"/>
  </w:num>
  <w:num w:numId="9">
    <w:abstractNumId w:val="10"/>
  </w:num>
  <w:num w:numId="10">
    <w:abstractNumId w:val="14"/>
  </w:num>
  <w:num w:numId="11">
    <w:abstractNumId w:val="6"/>
  </w:num>
  <w:num w:numId="12">
    <w:abstractNumId w:val="12"/>
  </w:num>
  <w:num w:numId="13">
    <w:abstractNumId w:val="4"/>
  </w:num>
  <w:num w:numId="14">
    <w:abstractNumId w:val="0"/>
  </w:num>
  <w:num w:numId="15">
    <w:abstractNumId w:val="1"/>
  </w:num>
  <w:num w:numId="16">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AD5"/>
    <w:rsid w:val="000111D8"/>
    <w:rsid w:val="00011DB6"/>
    <w:rsid w:val="00013BBB"/>
    <w:rsid w:val="00025CE4"/>
    <w:rsid w:val="000262E1"/>
    <w:rsid w:val="00035EC1"/>
    <w:rsid w:val="00036153"/>
    <w:rsid w:val="00036651"/>
    <w:rsid w:val="00042E13"/>
    <w:rsid w:val="00047301"/>
    <w:rsid w:val="000547B6"/>
    <w:rsid w:val="00056EC2"/>
    <w:rsid w:val="00092110"/>
    <w:rsid w:val="00093159"/>
    <w:rsid w:val="000A031B"/>
    <w:rsid w:val="000A168B"/>
    <w:rsid w:val="000A2A6C"/>
    <w:rsid w:val="000B1A6B"/>
    <w:rsid w:val="000C4861"/>
    <w:rsid w:val="000D035D"/>
    <w:rsid w:val="000D0CFC"/>
    <w:rsid w:val="000D2BDE"/>
    <w:rsid w:val="000D5B39"/>
    <w:rsid w:val="000F7A11"/>
    <w:rsid w:val="000F7CDE"/>
    <w:rsid w:val="00103C70"/>
    <w:rsid w:val="00104BB0"/>
    <w:rsid w:val="0010794E"/>
    <w:rsid w:val="001249C1"/>
    <w:rsid w:val="00124EC2"/>
    <w:rsid w:val="0013354F"/>
    <w:rsid w:val="00142108"/>
    <w:rsid w:val="00143F2E"/>
    <w:rsid w:val="00144CB9"/>
    <w:rsid w:val="00144E72"/>
    <w:rsid w:val="00154927"/>
    <w:rsid w:val="00156CAE"/>
    <w:rsid w:val="00162139"/>
    <w:rsid w:val="001626F4"/>
    <w:rsid w:val="001668CD"/>
    <w:rsid w:val="00171CBC"/>
    <w:rsid w:val="001768FF"/>
    <w:rsid w:val="001835CB"/>
    <w:rsid w:val="00185D93"/>
    <w:rsid w:val="00186DCF"/>
    <w:rsid w:val="0019050F"/>
    <w:rsid w:val="001A5A83"/>
    <w:rsid w:val="001A60B1"/>
    <w:rsid w:val="001B2EF2"/>
    <w:rsid w:val="001B36B1"/>
    <w:rsid w:val="001B3E19"/>
    <w:rsid w:val="001C34D7"/>
    <w:rsid w:val="001C3BCA"/>
    <w:rsid w:val="001C429B"/>
    <w:rsid w:val="001C5E09"/>
    <w:rsid w:val="001C6B93"/>
    <w:rsid w:val="001D03C1"/>
    <w:rsid w:val="001E3B01"/>
    <w:rsid w:val="001E6549"/>
    <w:rsid w:val="001E7B7A"/>
    <w:rsid w:val="001F394A"/>
    <w:rsid w:val="001F4C5C"/>
    <w:rsid w:val="00204478"/>
    <w:rsid w:val="002044CF"/>
    <w:rsid w:val="002060C4"/>
    <w:rsid w:val="00214E2E"/>
    <w:rsid w:val="00216141"/>
    <w:rsid w:val="00216266"/>
    <w:rsid w:val="00217186"/>
    <w:rsid w:val="00231ED2"/>
    <w:rsid w:val="002329C4"/>
    <w:rsid w:val="00233057"/>
    <w:rsid w:val="002434A1"/>
    <w:rsid w:val="00244844"/>
    <w:rsid w:val="0024509C"/>
    <w:rsid w:val="00253160"/>
    <w:rsid w:val="0025416C"/>
    <w:rsid w:val="00263943"/>
    <w:rsid w:val="00267B35"/>
    <w:rsid w:val="00274256"/>
    <w:rsid w:val="00286C0B"/>
    <w:rsid w:val="0029072B"/>
    <w:rsid w:val="00296B8D"/>
    <w:rsid w:val="00297579"/>
    <w:rsid w:val="002B1B60"/>
    <w:rsid w:val="002B717F"/>
    <w:rsid w:val="002C33F4"/>
    <w:rsid w:val="002C54FF"/>
    <w:rsid w:val="002D0C55"/>
    <w:rsid w:val="002D1F7E"/>
    <w:rsid w:val="002D68E5"/>
    <w:rsid w:val="002E3AAA"/>
    <w:rsid w:val="002E5EFA"/>
    <w:rsid w:val="002F503F"/>
    <w:rsid w:val="002F6599"/>
    <w:rsid w:val="002F7910"/>
    <w:rsid w:val="0032086D"/>
    <w:rsid w:val="003235CB"/>
    <w:rsid w:val="00325EF8"/>
    <w:rsid w:val="00335580"/>
    <w:rsid w:val="0033742A"/>
    <w:rsid w:val="003427CE"/>
    <w:rsid w:val="00344A38"/>
    <w:rsid w:val="00347EAE"/>
    <w:rsid w:val="00360269"/>
    <w:rsid w:val="00361234"/>
    <w:rsid w:val="0036649F"/>
    <w:rsid w:val="0037551B"/>
    <w:rsid w:val="003804C6"/>
    <w:rsid w:val="00381408"/>
    <w:rsid w:val="00386471"/>
    <w:rsid w:val="00387DE5"/>
    <w:rsid w:val="003906AA"/>
    <w:rsid w:val="00390D5E"/>
    <w:rsid w:val="00391F03"/>
    <w:rsid w:val="00392DBA"/>
    <w:rsid w:val="00393E96"/>
    <w:rsid w:val="003978A7"/>
    <w:rsid w:val="003A2CFD"/>
    <w:rsid w:val="003B4AB2"/>
    <w:rsid w:val="003B60DD"/>
    <w:rsid w:val="003C15E0"/>
    <w:rsid w:val="003C24F8"/>
    <w:rsid w:val="003C3322"/>
    <w:rsid w:val="003C373A"/>
    <w:rsid w:val="003C68C2"/>
    <w:rsid w:val="003C6A61"/>
    <w:rsid w:val="003C6BC8"/>
    <w:rsid w:val="003D2C18"/>
    <w:rsid w:val="003D30AE"/>
    <w:rsid w:val="003D4CAE"/>
    <w:rsid w:val="003E7C37"/>
    <w:rsid w:val="003F0B8A"/>
    <w:rsid w:val="003F26BD"/>
    <w:rsid w:val="003F52AD"/>
    <w:rsid w:val="004001B2"/>
    <w:rsid w:val="00401AE1"/>
    <w:rsid w:val="004151DA"/>
    <w:rsid w:val="0041663C"/>
    <w:rsid w:val="004206F2"/>
    <w:rsid w:val="0042405C"/>
    <w:rsid w:val="00424F71"/>
    <w:rsid w:val="00425324"/>
    <w:rsid w:val="00425722"/>
    <w:rsid w:val="0043144F"/>
    <w:rsid w:val="00431BFA"/>
    <w:rsid w:val="004353CF"/>
    <w:rsid w:val="0044204B"/>
    <w:rsid w:val="0044229D"/>
    <w:rsid w:val="0046077D"/>
    <w:rsid w:val="004631BC"/>
    <w:rsid w:val="004722B1"/>
    <w:rsid w:val="004735EC"/>
    <w:rsid w:val="00476E91"/>
    <w:rsid w:val="00480980"/>
    <w:rsid w:val="00484761"/>
    <w:rsid w:val="00484DD5"/>
    <w:rsid w:val="00487175"/>
    <w:rsid w:val="004933D4"/>
    <w:rsid w:val="004948BE"/>
    <w:rsid w:val="004B0090"/>
    <w:rsid w:val="004B2D07"/>
    <w:rsid w:val="004B329B"/>
    <w:rsid w:val="004B4CEE"/>
    <w:rsid w:val="004B78B3"/>
    <w:rsid w:val="004C1E16"/>
    <w:rsid w:val="004C2543"/>
    <w:rsid w:val="004C3A6A"/>
    <w:rsid w:val="004C4450"/>
    <w:rsid w:val="004C4692"/>
    <w:rsid w:val="004C5559"/>
    <w:rsid w:val="004D15CA"/>
    <w:rsid w:val="004D3760"/>
    <w:rsid w:val="004D790B"/>
    <w:rsid w:val="004E3E4C"/>
    <w:rsid w:val="004E49BE"/>
    <w:rsid w:val="004E5C23"/>
    <w:rsid w:val="004E662E"/>
    <w:rsid w:val="004F23A0"/>
    <w:rsid w:val="005003E3"/>
    <w:rsid w:val="00501130"/>
    <w:rsid w:val="0050248A"/>
    <w:rsid w:val="005042CD"/>
    <w:rsid w:val="005052CD"/>
    <w:rsid w:val="0051435B"/>
    <w:rsid w:val="005207A1"/>
    <w:rsid w:val="00520E4B"/>
    <w:rsid w:val="00521FAE"/>
    <w:rsid w:val="0053301C"/>
    <w:rsid w:val="00535213"/>
    <w:rsid w:val="00550A26"/>
    <w:rsid w:val="00550BF5"/>
    <w:rsid w:val="005551E5"/>
    <w:rsid w:val="00557AE2"/>
    <w:rsid w:val="00560C2B"/>
    <w:rsid w:val="0056174E"/>
    <w:rsid w:val="005621AE"/>
    <w:rsid w:val="005653FB"/>
    <w:rsid w:val="00566042"/>
    <w:rsid w:val="00567A70"/>
    <w:rsid w:val="005764A6"/>
    <w:rsid w:val="0058343D"/>
    <w:rsid w:val="005919BE"/>
    <w:rsid w:val="00594F8E"/>
    <w:rsid w:val="00596418"/>
    <w:rsid w:val="005A16BD"/>
    <w:rsid w:val="005A2A15"/>
    <w:rsid w:val="005B2F31"/>
    <w:rsid w:val="005C5859"/>
    <w:rsid w:val="005D1B15"/>
    <w:rsid w:val="005D2824"/>
    <w:rsid w:val="005D2A17"/>
    <w:rsid w:val="005D4F1A"/>
    <w:rsid w:val="005D72BB"/>
    <w:rsid w:val="005E377F"/>
    <w:rsid w:val="005E4A85"/>
    <w:rsid w:val="005E692F"/>
    <w:rsid w:val="005E7A5A"/>
    <w:rsid w:val="005F0133"/>
    <w:rsid w:val="005F0E06"/>
    <w:rsid w:val="005F1195"/>
    <w:rsid w:val="005F330D"/>
    <w:rsid w:val="005F58D7"/>
    <w:rsid w:val="005F685C"/>
    <w:rsid w:val="006034BC"/>
    <w:rsid w:val="0061787F"/>
    <w:rsid w:val="0062114B"/>
    <w:rsid w:val="00623698"/>
    <w:rsid w:val="00625A09"/>
    <w:rsid w:val="00625E96"/>
    <w:rsid w:val="00626FDD"/>
    <w:rsid w:val="00637E41"/>
    <w:rsid w:val="0064129B"/>
    <w:rsid w:val="00646C0A"/>
    <w:rsid w:val="00647C09"/>
    <w:rsid w:val="00650509"/>
    <w:rsid w:val="00651F2C"/>
    <w:rsid w:val="00674E9D"/>
    <w:rsid w:val="00676ADF"/>
    <w:rsid w:val="006802AB"/>
    <w:rsid w:val="00680AC2"/>
    <w:rsid w:val="00682FFE"/>
    <w:rsid w:val="006832DA"/>
    <w:rsid w:val="0068436C"/>
    <w:rsid w:val="00691CC8"/>
    <w:rsid w:val="00693D5D"/>
    <w:rsid w:val="006B0624"/>
    <w:rsid w:val="006B7F03"/>
    <w:rsid w:val="006C0E8A"/>
    <w:rsid w:val="006C2414"/>
    <w:rsid w:val="006C30AD"/>
    <w:rsid w:val="006C65BB"/>
    <w:rsid w:val="006E4145"/>
    <w:rsid w:val="006F58A4"/>
    <w:rsid w:val="006F7B15"/>
    <w:rsid w:val="00707310"/>
    <w:rsid w:val="007124CD"/>
    <w:rsid w:val="0071594C"/>
    <w:rsid w:val="00715CF6"/>
    <w:rsid w:val="00715E8E"/>
    <w:rsid w:val="007170BC"/>
    <w:rsid w:val="0072094B"/>
    <w:rsid w:val="00721EB6"/>
    <w:rsid w:val="00722915"/>
    <w:rsid w:val="00723C64"/>
    <w:rsid w:val="00725B45"/>
    <w:rsid w:val="00725F81"/>
    <w:rsid w:val="00732BAD"/>
    <w:rsid w:val="00747456"/>
    <w:rsid w:val="00747D78"/>
    <w:rsid w:val="00762002"/>
    <w:rsid w:val="00763123"/>
    <w:rsid w:val="00772F8C"/>
    <w:rsid w:val="00783E08"/>
    <w:rsid w:val="00790098"/>
    <w:rsid w:val="00791928"/>
    <w:rsid w:val="007964D7"/>
    <w:rsid w:val="007A11CB"/>
    <w:rsid w:val="007A2364"/>
    <w:rsid w:val="007A4AF3"/>
    <w:rsid w:val="007B522F"/>
    <w:rsid w:val="007C1D11"/>
    <w:rsid w:val="007C4336"/>
    <w:rsid w:val="007C7F0A"/>
    <w:rsid w:val="007E2302"/>
    <w:rsid w:val="007E5330"/>
    <w:rsid w:val="007F6396"/>
    <w:rsid w:val="007F7AA6"/>
    <w:rsid w:val="00801552"/>
    <w:rsid w:val="008020BF"/>
    <w:rsid w:val="0080495E"/>
    <w:rsid w:val="00813E0F"/>
    <w:rsid w:val="00823624"/>
    <w:rsid w:val="008354A2"/>
    <w:rsid w:val="00837E47"/>
    <w:rsid w:val="008518FE"/>
    <w:rsid w:val="00851B0C"/>
    <w:rsid w:val="0085659C"/>
    <w:rsid w:val="00864DCF"/>
    <w:rsid w:val="00872026"/>
    <w:rsid w:val="00873BCF"/>
    <w:rsid w:val="008758D7"/>
    <w:rsid w:val="00876DA7"/>
    <w:rsid w:val="00877123"/>
    <w:rsid w:val="0087792E"/>
    <w:rsid w:val="00882B49"/>
    <w:rsid w:val="00883EAF"/>
    <w:rsid w:val="00885258"/>
    <w:rsid w:val="00893FC9"/>
    <w:rsid w:val="008A30C3"/>
    <w:rsid w:val="008A3C23"/>
    <w:rsid w:val="008A5893"/>
    <w:rsid w:val="008B032A"/>
    <w:rsid w:val="008B53D4"/>
    <w:rsid w:val="008B5455"/>
    <w:rsid w:val="008C088B"/>
    <w:rsid w:val="008C0BE5"/>
    <w:rsid w:val="008C350D"/>
    <w:rsid w:val="008C49CC"/>
    <w:rsid w:val="008C5538"/>
    <w:rsid w:val="008C7AB2"/>
    <w:rsid w:val="008D4AF9"/>
    <w:rsid w:val="008D570E"/>
    <w:rsid w:val="008D69E9"/>
    <w:rsid w:val="008E0645"/>
    <w:rsid w:val="008E7086"/>
    <w:rsid w:val="008F0D33"/>
    <w:rsid w:val="008F594A"/>
    <w:rsid w:val="00904C7E"/>
    <w:rsid w:val="0091035B"/>
    <w:rsid w:val="00913278"/>
    <w:rsid w:val="00920BD2"/>
    <w:rsid w:val="009244D7"/>
    <w:rsid w:val="00924BF4"/>
    <w:rsid w:val="00926F95"/>
    <w:rsid w:val="00931A24"/>
    <w:rsid w:val="009355B0"/>
    <w:rsid w:val="00954347"/>
    <w:rsid w:val="009548A0"/>
    <w:rsid w:val="009619EB"/>
    <w:rsid w:val="00962332"/>
    <w:rsid w:val="00962ACC"/>
    <w:rsid w:val="0097171B"/>
    <w:rsid w:val="00977535"/>
    <w:rsid w:val="009777AA"/>
    <w:rsid w:val="00991D56"/>
    <w:rsid w:val="00995D9A"/>
    <w:rsid w:val="009A1955"/>
    <w:rsid w:val="009A1F6E"/>
    <w:rsid w:val="009B0818"/>
    <w:rsid w:val="009B1C1E"/>
    <w:rsid w:val="009B2152"/>
    <w:rsid w:val="009B602C"/>
    <w:rsid w:val="009C7D17"/>
    <w:rsid w:val="009D0E04"/>
    <w:rsid w:val="009E136D"/>
    <w:rsid w:val="009E1A22"/>
    <w:rsid w:val="009E484E"/>
    <w:rsid w:val="009F32B7"/>
    <w:rsid w:val="009F40FB"/>
    <w:rsid w:val="00A00CD3"/>
    <w:rsid w:val="00A01E65"/>
    <w:rsid w:val="00A04B6C"/>
    <w:rsid w:val="00A06273"/>
    <w:rsid w:val="00A1367D"/>
    <w:rsid w:val="00A13A5C"/>
    <w:rsid w:val="00A22FCB"/>
    <w:rsid w:val="00A25E53"/>
    <w:rsid w:val="00A30AE4"/>
    <w:rsid w:val="00A33689"/>
    <w:rsid w:val="00A33EB6"/>
    <w:rsid w:val="00A417D4"/>
    <w:rsid w:val="00A43B95"/>
    <w:rsid w:val="00A472F1"/>
    <w:rsid w:val="00A51FFB"/>
    <w:rsid w:val="00A5237D"/>
    <w:rsid w:val="00A554A3"/>
    <w:rsid w:val="00A60953"/>
    <w:rsid w:val="00A60D64"/>
    <w:rsid w:val="00A6398E"/>
    <w:rsid w:val="00A63990"/>
    <w:rsid w:val="00A758EA"/>
    <w:rsid w:val="00A81E6B"/>
    <w:rsid w:val="00A8287C"/>
    <w:rsid w:val="00A95C50"/>
    <w:rsid w:val="00AB79A6"/>
    <w:rsid w:val="00AC166E"/>
    <w:rsid w:val="00AC3241"/>
    <w:rsid w:val="00AC4850"/>
    <w:rsid w:val="00AC645D"/>
    <w:rsid w:val="00AD4509"/>
    <w:rsid w:val="00AF5A18"/>
    <w:rsid w:val="00B037A3"/>
    <w:rsid w:val="00B055C1"/>
    <w:rsid w:val="00B10E08"/>
    <w:rsid w:val="00B21C95"/>
    <w:rsid w:val="00B223E7"/>
    <w:rsid w:val="00B2491F"/>
    <w:rsid w:val="00B30D72"/>
    <w:rsid w:val="00B36554"/>
    <w:rsid w:val="00B41F24"/>
    <w:rsid w:val="00B43CAD"/>
    <w:rsid w:val="00B451C9"/>
    <w:rsid w:val="00B46959"/>
    <w:rsid w:val="00B47B59"/>
    <w:rsid w:val="00B53F81"/>
    <w:rsid w:val="00B56C2B"/>
    <w:rsid w:val="00B65BD3"/>
    <w:rsid w:val="00B67673"/>
    <w:rsid w:val="00B70469"/>
    <w:rsid w:val="00B715EF"/>
    <w:rsid w:val="00B72DD8"/>
    <w:rsid w:val="00B72E09"/>
    <w:rsid w:val="00B758A7"/>
    <w:rsid w:val="00B765FA"/>
    <w:rsid w:val="00B76952"/>
    <w:rsid w:val="00B87086"/>
    <w:rsid w:val="00B90E3C"/>
    <w:rsid w:val="00B914A0"/>
    <w:rsid w:val="00B92DF6"/>
    <w:rsid w:val="00BA3A9D"/>
    <w:rsid w:val="00BB26B3"/>
    <w:rsid w:val="00BC42A4"/>
    <w:rsid w:val="00BC7F09"/>
    <w:rsid w:val="00BD4B59"/>
    <w:rsid w:val="00BD4D58"/>
    <w:rsid w:val="00BE0E38"/>
    <w:rsid w:val="00BE1854"/>
    <w:rsid w:val="00BE185B"/>
    <w:rsid w:val="00BF0C69"/>
    <w:rsid w:val="00BF6218"/>
    <w:rsid w:val="00BF629B"/>
    <w:rsid w:val="00BF655C"/>
    <w:rsid w:val="00C0160A"/>
    <w:rsid w:val="00C01B14"/>
    <w:rsid w:val="00C02972"/>
    <w:rsid w:val="00C046AA"/>
    <w:rsid w:val="00C075EF"/>
    <w:rsid w:val="00C0761D"/>
    <w:rsid w:val="00C11E83"/>
    <w:rsid w:val="00C1280E"/>
    <w:rsid w:val="00C2378A"/>
    <w:rsid w:val="00C25B23"/>
    <w:rsid w:val="00C2793C"/>
    <w:rsid w:val="00C3642C"/>
    <w:rsid w:val="00C36F6D"/>
    <w:rsid w:val="00C378A1"/>
    <w:rsid w:val="00C41241"/>
    <w:rsid w:val="00C45B78"/>
    <w:rsid w:val="00C54CDC"/>
    <w:rsid w:val="00C621D6"/>
    <w:rsid w:val="00C722AD"/>
    <w:rsid w:val="00C74982"/>
    <w:rsid w:val="00C8166B"/>
    <w:rsid w:val="00C82D86"/>
    <w:rsid w:val="00C83B1D"/>
    <w:rsid w:val="00C83C8D"/>
    <w:rsid w:val="00C86144"/>
    <w:rsid w:val="00C912B0"/>
    <w:rsid w:val="00C95A4E"/>
    <w:rsid w:val="00CA72DB"/>
    <w:rsid w:val="00CB07DB"/>
    <w:rsid w:val="00CB4B8D"/>
    <w:rsid w:val="00CB5938"/>
    <w:rsid w:val="00CB6871"/>
    <w:rsid w:val="00CC020A"/>
    <w:rsid w:val="00CC0DDA"/>
    <w:rsid w:val="00CC3381"/>
    <w:rsid w:val="00CC44E3"/>
    <w:rsid w:val="00CC46FB"/>
    <w:rsid w:val="00CD336F"/>
    <w:rsid w:val="00CD3C07"/>
    <w:rsid w:val="00CD684F"/>
    <w:rsid w:val="00CE3C83"/>
    <w:rsid w:val="00CE5A0B"/>
    <w:rsid w:val="00CE5ECE"/>
    <w:rsid w:val="00CF0719"/>
    <w:rsid w:val="00CF1FD4"/>
    <w:rsid w:val="00CF6561"/>
    <w:rsid w:val="00D06623"/>
    <w:rsid w:val="00D14C6B"/>
    <w:rsid w:val="00D15822"/>
    <w:rsid w:val="00D16471"/>
    <w:rsid w:val="00D22FA8"/>
    <w:rsid w:val="00D25444"/>
    <w:rsid w:val="00D35869"/>
    <w:rsid w:val="00D36454"/>
    <w:rsid w:val="00D37487"/>
    <w:rsid w:val="00D42342"/>
    <w:rsid w:val="00D428BE"/>
    <w:rsid w:val="00D44656"/>
    <w:rsid w:val="00D45D60"/>
    <w:rsid w:val="00D5536F"/>
    <w:rsid w:val="00D55FCA"/>
    <w:rsid w:val="00D56935"/>
    <w:rsid w:val="00D621D1"/>
    <w:rsid w:val="00D6598B"/>
    <w:rsid w:val="00D74A4E"/>
    <w:rsid w:val="00D758C6"/>
    <w:rsid w:val="00D8357F"/>
    <w:rsid w:val="00D905D5"/>
    <w:rsid w:val="00D90C10"/>
    <w:rsid w:val="00D91020"/>
    <w:rsid w:val="00D92E96"/>
    <w:rsid w:val="00D95286"/>
    <w:rsid w:val="00D97BD1"/>
    <w:rsid w:val="00DA258C"/>
    <w:rsid w:val="00DB2899"/>
    <w:rsid w:val="00DB3D2D"/>
    <w:rsid w:val="00DC009A"/>
    <w:rsid w:val="00DC30ED"/>
    <w:rsid w:val="00DD0C18"/>
    <w:rsid w:val="00DD1BC7"/>
    <w:rsid w:val="00DD3304"/>
    <w:rsid w:val="00DE0049"/>
    <w:rsid w:val="00DE07FA"/>
    <w:rsid w:val="00DE1BB1"/>
    <w:rsid w:val="00DE3ED9"/>
    <w:rsid w:val="00DE5FF8"/>
    <w:rsid w:val="00DF2DDE"/>
    <w:rsid w:val="00DF3B5B"/>
    <w:rsid w:val="00DF5C5B"/>
    <w:rsid w:val="00E01667"/>
    <w:rsid w:val="00E03246"/>
    <w:rsid w:val="00E1210D"/>
    <w:rsid w:val="00E26E20"/>
    <w:rsid w:val="00E36209"/>
    <w:rsid w:val="00E420BB"/>
    <w:rsid w:val="00E4639B"/>
    <w:rsid w:val="00E50DF6"/>
    <w:rsid w:val="00E617F8"/>
    <w:rsid w:val="00E703C9"/>
    <w:rsid w:val="00E704F9"/>
    <w:rsid w:val="00E827DE"/>
    <w:rsid w:val="00E84838"/>
    <w:rsid w:val="00E93732"/>
    <w:rsid w:val="00E965C5"/>
    <w:rsid w:val="00E96A3A"/>
    <w:rsid w:val="00E97402"/>
    <w:rsid w:val="00E97B99"/>
    <w:rsid w:val="00EA7511"/>
    <w:rsid w:val="00EB2E9D"/>
    <w:rsid w:val="00EB68AD"/>
    <w:rsid w:val="00EC1878"/>
    <w:rsid w:val="00EC5ABC"/>
    <w:rsid w:val="00ED3EC6"/>
    <w:rsid w:val="00ED6945"/>
    <w:rsid w:val="00EE524B"/>
    <w:rsid w:val="00EE6FFC"/>
    <w:rsid w:val="00EE7194"/>
    <w:rsid w:val="00EE7FDB"/>
    <w:rsid w:val="00EF10AC"/>
    <w:rsid w:val="00EF4701"/>
    <w:rsid w:val="00EF564E"/>
    <w:rsid w:val="00EF6B1D"/>
    <w:rsid w:val="00F16E21"/>
    <w:rsid w:val="00F16E9B"/>
    <w:rsid w:val="00F2194B"/>
    <w:rsid w:val="00F22198"/>
    <w:rsid w:val="00F2455B"/>
    <w:rsid w:val="00F25AA5"/>
    <w:rsid w:val="00F25DAD"/>
    <w:rsid w:val="00F33473"/>
    <w:rsid w:val="00F33D49"/>
    <w:rsid w:val="00F3481E"/>
    <w:rsid w:val="00F43073"/>
    <w:rsid w:val="00F43FFF"/>
    <w:rsid w:val="00F44F3C"/>
    <w:rsid w:val="00F5349B"/>
    <w:rsid w:val="00F5401F"/>
    <w:rsid w:val="00F577F6"/>
    <w:rsid w:val="00F6025B"/>
    <w:rsid w:val="00F65266"/>
    <w:rsid w:val="00F72894"/>
    <w:rsid w:val="00F751E1"/>
    <w:rsid w:val="00F8330C"/>
    <w:rsid w:val="00F85E35"/>
    <w:rsid w:val="00F8746C"/>
    <w:rsid w:val="00F962DD"/>
    <w:rsid w:val="00FA5FA4"/>
    <w:rsid w:val="00FA6327"/>
    <w:rsid w:val="00FB4C19"/>
    <w:rsid w:val="00FB50B3"/>
    <w:rsid w:val="00FB7149"/>
    <w:rsid w:val="00FC08DB"/>
    <w:rsid w:val="00FC4098"/>
    <w:rsid w:val="00FC484F"/>
    <w:rsid w:val="00FD159D"/>
    <w:rsid w:val="00FD347F"/>
    <w:rsid w:val="00FD41A5"/>
    <w:rsid w:val="00FD6562"/>
    <w:rsid w:val="00FE0820"/>
    <w:rsid w:val="00FE21BC"/>
    <w:rsid w:val="00FE26A6"/>
    <w:rsid w:val="00FF1646"/>
    <w:rsid w:val="00FF40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 w:type="character" w:styleId="UnresolvedMention">
    <w:name w:val="Unresolved Mention"/>
    <w:basedOn w:val="DefaultParagraphFont"/>
    <w:uiPriority w:val="99"/>
    <w:semiHidden/>
    <w:unhideWhenUsed/>
    <w:rsid w:val="001C6B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030215">
      <w:bodyDiv w:val="1"/>
      <w:marLeft w:val="0"/>
      <w:marRight w:val="0"/>
      <w:marTop w:val="0"/>
      <w:marBottom w:val="0"/>
      <w:divBdr>
        <w:top w:val="none" w:sz="0" w:space="0" w:color="auto"/>
        <w:left w:val="none" w:sz="0" w:space="0" w:color="auto"/>
        <w:bottom w:val="none" w:sz="0" w:space="0" w:color="auto"/>
        <w:right w:val="none" w:sz="0" w:space="0" w:color="auto"/>
      </w:divBdr>
    </w:div>
    <w:div w:id="434177486">
      <w:bodyDiv w:val="1"/>
      <w:marLeft w:val="0"/>
      <w:marRight w:val="0"/>
      <w:marTop w:val="0"/>
      <w:marBottom w:val="0"/>
      <w:divBdr>
        <w:top w:val="none" w:sz="0" w:space="0" w:color="auto"/>
        <w:left w:val="none" w:sz="0" w:space="0" w:color="auto"/>
        <w:bottom w:val="none" w:sz="0" w:space="0" w:color="auto"/>
        <w:right w:val="none" w:sz="0" w:space="0" w:color="auto"/>
      </w:divBdr>
    </w:div>
    <w:div w:id="610168503">
      <w:bodyDiv w:val="1"/>
      <w:marLeft w:val="0"/>
      <w:marRight w:val="0"/>
      <w:marTop w:val="0"/>
      <w:marBottom w:val="0"/>
      <w:divBdr>
        <w:top w:val="none" w:sz="0" w:space="0" w:color="auto"/>
        <w:left w:val="none" w:sz="0" w:space="0" w:color="auto"/>
        <w:bottom w:val="none" w:sz="0" w:space="0" w:color="auto"/>
        <w:right w:val="none" w:sz="0" w:space="0" w:color="auto"/>
      </w:divBdr>
    </w:div>
    <w:div w:id="637687435">
      <w:bodyDiv w:val="1"/>
      <w:marLeft w:val="0"/>
      <w:marRight w:val="0"/>
      <w:marTop w:val="0"/>
      <w:marBottom w:val="0"/>
      <w:divBdr>
        <w:top w:val="none" w:sz="0" w:space="0" w:color="auto"/>
        <w:left w:val="none" w:sz="0" w:space="0" w:color="auto"/>
        <w:bottom w:val="none" w:sz="0" w:space="0" w:color="auto"/>
        <w:right w:val="none" w:sz="0" w:space="0" w:color="auto"/>
      </w:divBdr>
    </w:div>
    <w:div w:id="787436178">
      <w:bodyDiv w:val="1"/>
      <w:marLeft w:val="0"/>
      <w:marRight w:val="0"/>
      <w:marTop w:val="0"/>
      <w:marBottom w:val="0"/>
      <w:divBdr>
        <w:top w:val="none" w:sz="0" w:space="0" w:color="auto"/>
        <w:left w:val="none" w:sz="0" w:space="0" w:color="auto"/>
        <w:bottom w:val="none" w:sz="0" w:space="0" w:color="auto"/>
        <w:right w:val="none" w:sz="0" w:space="0" w:color="auto"/>
      </w:divBdr>
    </w:div>
    <w:div w:id="895315041">
      <w:bodyDiv w:val="1"/>
      <w:marLeft w:val="0"/>
      <w:marRight w:val="0"/>
      <w:marTop w:val="0"/>
      <w:marBottom w:val="0"/>
      <w:divBdr>
        <w:top w:val="none" w:sz="0" w:space="0" w:color="auto"/>
        <w:left w:val="none" w:sz="0" w:space="0" w:color="auto"/>
        <w:bottom w:val="none" w:sz="0" w:space="0" w:color="auto"/>
        <w:right w:val="none" w:sz="0" w:space="0" w:color="auto"/>
      </w:divBdr>
    </w:div>
    <w:div w:id="1356612345">
      <w:bodyDiv w:val="1"/>
      <w:marLeft w:val="0"/>
      <w:marRight w:val="0"/>
      <w:marTop w:val="0"/>
      <w:marBottom w:val="0"/>
      <w:divBdr>
        <w:top w:val="none" w:sz="0" w:space="0" w:color="auto"/>
        <w:left w:val="none" w:sz="0" w:space="0" w:color="auto"/>
        <w:bottom w:val="none" w:sz="0" w:space="0" w:color="auto"/>
        <w:right w:val="none" w:sz="0" w:space="0" w:color="auto"/>
      </w:divBdr>
    </w:div>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 w:id="2092121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tif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golang.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566212-D244-5644-AF46-1EB9279F6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1</Pages>
  <Words>17080</Words>
  <Characters>97362</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14214</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123</cp:revision>
  <cp:lastPrinted>2012-08-02T18:53:00Z</cp:lastPrinted>
  <dcterms:created xsi:type="dcterms:W3CDTF">2019-04-09T17:14:00Z</dcterms:created>
  <dcterms:modified xsi:type="dcterms:W3CDTF">2019-04-17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